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4F2C67A" w14:textId="1A2D47C0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4549C7EC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</w:t>
                            </w:r>
                            <w:proofErr w:type="spellStart"/>
                            <w:r w:rsidRPr="00B34305">
                              <w:rPr>
                                <w:i/>
                                <w:szCs w:val="24"/>
                              </w:rPr>
                              <w:t>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proofErr w:type="spellEnd"/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C745B3">
                              <w:rPr>
                                <w:i/>
                                <w:szCs w:val="24"/>
                              </w:rPr>
                              <w:t>using the BP+ devi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" fillcolor="white [3201]" strokecolor="black [3213]" strokeweight="1pt">
                <v:textbox inset="14.4pt,7.2pt,14.4pt,7.2pt">
                  <w:txbxContent>
                    <w:p w14:paraId="206906A2" w14:textId="4549C7EC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</w:t>
                      </w:r>
                      <w:proofErr w:type="spellStart"/>
                      <w:r w:rsidRPr="00B34305">
                        <w:rPr>
                          <w:i/>
                          <w:szCs w:val="24"/>
                        </w:rPr>
                        <w:t>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proofErr w:type="spellEnd"/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C745B3">
                        <w:rPr>
                          <w:i/>
                          <w:szCs w:val="24"/>
                        </w:rPr>
                        <w:t>using the BP+ device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 xml:space="preserve">Manual to </w:t>
      </w:r>
      <w:r w:rsidR="00A65850">
        <w:rPr>
          <w:rFonts w:ascii="Arial Nova" w:hAnsi="Arial Nova"/>
        </w:rPr>
        <w:t>bpp_Res2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7DC1CC1F" w:rsidR="008C68DE" w:rsidRPr="00CE6D1F" w:rsidRDefault="008C68DE" w:rsidP="00925BCA">
      <w:pPr>
        <w:jc w:val="center"/>
      </w:pPr>
      <w:r w:rsidRPr="00CE6D1F">
        <w:t>Version 1.</w:t>
      </w:r>
      <w:r w:rsidR="00C745B3">
        <w:t>0</w:t>
      </w:r>
      <w:r w:rsidR="00A65850">
        <w:t xml:space="preserve"> </w:t>
      </w:r>
      <w:r w:rsidR="00320D1B">
        <w:t>(</w:t>
      </w:r>
      <w:r w:rsidR="00A65850">
        <w:t xml:space="preserve">beta </w:t>
      </w:r>
      <w:r w:rsidR="00320D1B">
        <w:t>5)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591B8B22" w:rsidR="00B30660" w:rsidRPr="00CE6D1F" w:rsidRDefault="00320D1B" w:rsidP="00C745B3">
            <w:pPr>
              <w:rPr>
                <w:lang w:val="en-US"/>
              </w:rPr>
            </w:pPr>
            <w:r>
              <w:rPr>
                <w:lang w:val="en-US"/>
              </w:rPr>
              <w:t>1.0 beta 4</w:t>
            </w:r>
          </w:p>
        </w:tc>
        <w:tc>
          <w:tcPr>
            <w:tcW w:w="1249" w:type="dxa"/>
          </w:tcPr>
          <w:p w14:paraId="77FE4218" w14:textId="0EB48BFF" w:rsidR="00B30660" w:rsidRPr="00CE6D1F" w:rsidRDefault="00595CFF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8/12/23</w:t>
            </w:r>
          </w:p>
        </w:tc>
        <w:tc>
          <w:tcPr>
            <w:tcW w:w="4318" w:type="dxa"/>
          </w:tcPr>
          <w:p w14:paraId="6D376CD2" w14:textId="77777777" w:rsidR="00B30660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 xml:space="preserve">use variable </w:t>
            </w:r>
            <w:proofErr w:type="spellStart"/>
            <w:r w:rsidRPr="00AD4DA2">
              <w:rPr>
                <w:lang w:val="en-US"/>
              </w:rPr>
              <w:t>folder_name</w:t>
            </w:r>
            <w:proofErr w:type="spellEnd"/>
            <w:r w:rsidRPr="00AD4DA2">
              <w:rPr>
                <w:lang w:val="en-US"/>
              </w:rPr>
              <w:t xml:space="preserve"> as path to scan</w:t>
            </w:r>
          </w:p>
          <w:p w14:paraId="703A86C8" w14:textId="7684B4B3" w:rsidR="00AD4DA2" w:rsidRPr="00AD4DA2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 xml:space="preserve">Script was not setting </w:t>
            </w:r>
            <w:proofErr w:type="spellStart"/>
            <w:r w:rsidRPr="00AD4DA2">
              <w:rPr>
                <w:lang w:val="en-US"/>
              </w:rPr>
              <w:t>typetxt</w:t>
            </w:r>
            <w:proofErr w:type="spellEnd"/>
            <w:r w:rsidRPr="00AD4DA2">
              <w:rPr>
                <w:lang w:val="en-US"/>
              </w:rPr>
              <w:t xml:space="preserve"> for the case when </w:t>
            </w:r>
            <w:proofErr w:type="spellStart"/>
            <w:r w:rsidRPr="00AD4DA2">
              <w:rPr>
                <w:lang w:val="en-US"/>
              </w:rPr>
              <w:t>tmax</w:t>
            </w:r>
            <w:proofErr w:type="spellEnd"/>
            <w:r w:rsidRPr="00AD4DA2">
              <w:rPr>
                <w:lang w:val="en-US"/>
              </w:rPr>
              <w:t>==</w:t>
            </w:r>
            <w:proofErr w:type="spellStart"/>
            <w:r w:rsidRPr="00AD4DA2">
              <w:rPr>
                <w:lang w:val="en-US"/>
              </w:rPr>
              <w:t>ti</w:t>
            </w:r>
            <w:proofErr w:type="spellEnd"/>
          </w:p>
        </w:tc>
        <w:tc>
          <w:tcPr>
            <w:tcW w:w="1599" w:type="dxa"/>
          </w:tcPr>
          <w:p w14:paraId="10518E6F" w14:textId="77E0B920" w:rsidR="00217A9A" w:rsidRPr="00CE6D1F" w:rsidRDefault="00AD4DA2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320D1B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195318D8" w:rsidR="00320D1B" w:rsidRPr="00CE6D1F" w:rsidRDefault="00320D1B" w:rsidP="00320D1B">
            <w:pPr>
              <w:rPr>
                <w:lang w:val="en-US"/>
              </w:rPr>
            </w:pPr>
            <w:r>
              <w:rPr>
                <w:lang w:val="en-US"/>
              </w:rPr>
              <w:t>1.0 beta 5</w:t>
            </w:r>
          </w:p>
        </w:tc>
        <w:tc>
          <w:tcPr>
            <w:tcW w:w="1249" w:type="dxa"/>
            <w:shd w:val="clear" w:color="auto" w:fill="FFFFFF" w:themeFill="background1"/>
          </w:tcPr>
          <w:p w14:paraId="048DA5B1" w14:textId="3852C7E2" w:rsidR="00320D1B" w:rsidRPr="00CE6D1F" w:rsidRDefault="006243CF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3</w:t>
            </w:r>
            <w:r w:rsidR="00320D1B">
              <w:rPr>
                <w:lang w:val="en-US"/>
              </w:rPr>
              <w:t>/0</w:t>
            </w:r>
            <w:r w:rsidR="00E272B2">
              <w:rPr>
                <w:lang w:val="en-US"/>
              </w:rPr>
              <w:t>5</w:t>
            </w:r>
            <w:r w:rsidR="00320D1B">
              <w:rPr>
                <w:lang w:val="en-US"/>
              </w:rPr>
              <w:t>/24</w:t>
            </w:r>
          </w:p>
        </w:tc>
        <w:tc>
          <w:tcPr>
            <w:tcW w:w="4318" w:type="dxa"/>
            <w:shd w:val="clear" w:color="auto" w:fill="FFFFFF" w:themeFill="background1"/>
          </w:tcPr>
          <w:p w14:paraId="1D9692F4" w14:textId="77777777" w:rsid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Extend scope of calculated variables so they match key Sphygmocor variables.</w:t>
            </w:r>
          </w:p>
          <w:p w14:paraId="7FBBBD32" w14:textId="55150BC9" w:rsidR="00BF0F86" w:rsidRPr="009036F2" w:rsidRDefault="00BF0F86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Use separate functions to read </w:t>
            </w:r>
            <w:proofErr w:type="spellStart"/>
            <w:r>
              <w:rPr>
                <w:lang w:val="en-US"/>
              </w:rPr>
              <w:t>Cardioscope</w:t>
            </w:r>
            <w:proofErr w:type="spellEnd"/>
            <w:r>
              <w:rPr>
                <w:lang w:val="en-US"/>
              </w:rPr>
              <w:t xml:space="preserve"> and BP+ files</w:t>
            </w:r>
          </w:p>
          <w:p w14:paraId="349055D6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Improve detection of end of systole</w:t>
            </w:r>
          </w:p>
          <w:p w14:paraId="2039B941" w14:textId="15BFF130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Fix bug in Wf1 and Wf2 peak identification</w:t>
            </w:r>
          </w:p>
          <w:p w14:paraId="6184A32A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better identification of problems with fits</w:t>
            </w:r>
          </w:p>
          <w:p w14:paraId="38747712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error salvage</w:t>
            </w:r>
          </w:p>
          <w:p w14:paraId="050DA43D" w14:textId="77777777" w:rsidR="000A427B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 xml:space="preserve">Fix bugs in figures </w:t>
            </w:r>
          </w:p>
          <w:p w14:paraId="6708CE32" w14:textId="39FFCA83" w:rsidR="009036F2" w:rsidRPr="009036F2" w:rsidRDefault="000A427B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</w:t>
            </w:r>
            <w:r w:rsidR="009036F2" w:rsidRPr="009036F2">
              <w:rPr>
                <w:lang w:val="en-US"/>
              </w:rPr>
              <w:t xml:space="preserve">ut number of figures to one per </w:t>
            </w:r>
            <w:r w:rsidR="00D82490">
              <w:rPr>
                <w:lang w:val="en-US"/>
              </w:rPr>
              <w:t>BP+ recording</w:t>
            </w:r>
          </w:p>
          <w:p w14:paraId="57DB3A24" w14:textId="7E21BF18" w:rsidR="009036F2" w:rsidRPr="009036F2" w:rsidRDefault="006243CF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lastRenderedPageBreak/>
              <w:t xml:space="preserve">Use </w:t>
            </w:r>
            <w:proofErr w:type="spellStart"/>
            <w:r w:rsidR="004C2F66">
              <w:rPr>
                <w:lang w:val="en-US"/>
              </w:rPr>
              <w:t>json</w:t>
            </w:r>
            <w:proofErr w:type="spellEnd"/>
            <w:r w:rsidR="004C2F66">
              <w:rPr>
                <w:lang w:val="en-US"/>
              </w:rPr>
              <w:t xml:space="preserve"> </w:t>
            </w:r>
            <w:r>
              <w:rPr>
                <w:lang w:val="en-US"/>
              </w:rPr>
              <w:t>configuration file to s</w:t>
            </w:r>
            <w:r w:rsidR="009036F2" w:rsidRPr="009036F2">
              <w:rPr>
                <w:lang w:val="en-US"/>
              </w:rPr>
              <w:t>et default folder</w:t>
            </w:r>
            <w:r>
              <w:rPr>
                <w:lang w:val="en-US"/>
              </w:rPr>
              <w:t xml:space="preserve"> rather than hard coding it</w:t>
            </w:r>
            <w:r w:rsidR="009036F2" w:rsidRPr="009036F2">
              <w:rPr>
                <w:lang w:val="en-US"/>
              </w:rPr>
              <w:t>.</w:t>
            </w:r>
          </w:p>
          <w:p w14:paraId="491A1A38" w14:textId="4CFFD4E0" w:rsidR="00320D1B" w:rsidRPr="00AD4DA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M</w:t>
            </w:r>
            <w:r w:rsidR="00D82490">
              <w:rPr>
                <w:lang w:val="en-US"/>
              </w:rPr>
              <w:t>iscellaneous m</w:t>
            </w:r>
            <w:r w:rsidRPr="009036F2">
              <w:rPr>
                <w:lang w:val="en-US"/>
              </w:rPr>
              <w:t>inor bug fixes and tidy</w:t>
            </w:r>
            <w:r w:rsidR="00D82490">
              <w:rPr>
                <w:lang w:val="en-US"/>
              </w:rPr>
              <w:t>ing</w:t>
            </w:r>
          </w:p>
        </w:tc>
        <w:tc>
          <w:tcPr>
            <w:tcW w:w="1599" w:type="dxa"/>
            <w:shd w:val="clear" w:color="auto" w:fill="FFFFFF" w:themeFill="background1"/>
          </w:tcPr>
          <w:p w14:paraId="096CA28D" w14:textId="2B41D61D" w:rsidR="00320D1B" w:rsidRPr="00CE6D1F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lastRenderedPageBreak/>
              <w:t>ADH</w:t>
            </w:r>
          </w:p>
        </w:tc>
      </w:tr>
      <w:tr w:rsidR="00320D1B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501FDC61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016D5F9E" w14:textId="254A372D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5BF9F10F" w14:textId="0157EDCB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EA1C34A" w14:textId="1DC2AAD1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7357EE70" w14:textId="77777777" w:rsidR="00217A9A" w:rsidRDefault="00217A9A"/>
    <w:p w14:paraId="469CE859" w14:textId="012CCC82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 w:rsidP="00485445">
          <w:pPr>
            <w:pStyle w:val="TOCHeading"/>
          </w:pPr>
          <w:r>
            <w:t>Contents</w:t>
          </w:r>
        </w:p>
        <w:p w14:paraId="31FD14A7" w14:textId="26656D8F" w:rsidR="008D7751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6072579" w:history="1">
            <w:r w:rsidR="008D7751" w:rsidRPr="00D44403">
              <w:rPr>
                <w:rStyle w:val="Hyperlink"/>
                <w:noProof/>
              </w:rPr>
              <w:t>The script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79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4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550E0663" w14:textId="2B945C17" w:rsidR="008D7751" w:rsidRDefault="009F18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0" w:history="1">
            <w:r w:rsidR="008D7751" w:rsidRPr="00D44403">
              <w:rPr>
                <w:rStyle w:val="Hyperlink"/>
                <w:noProof/>
              </w:rPr>
              <w:t>Using the script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0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4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1617D4E4" w14:textId="57BB3A48" w:rsidR="008D7751" w:rsidRDefault="009F18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1" w:history="1">
            <w:r w:rsidR="008D7751" w:rsidRPr="00D44403">
              <w:rPr>
                <w:rStyle w:val="Hyperlink"/>
                <w:noProof/>
              </w:rPr>
              <w:t>Quality control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1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5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2B4EE8E6" w14:textId="1B558C47" w:rsidR="008D7751" w:rsidRDefault="009F18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2" w:history="1">
            <w:r w:rsidR="008D7751" w:rsidRPr="00D44403">
              <w:rPr>
                <w:rStyle w:val="Hyperlink"/>
                <w:noProof/>
              </w:rPr>
              <w:t>Calculations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2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0D4990A1" w14:textId="3D377DDE" w:rsidR="008D7751" w:rsidRDefault="009F185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3" w:history="1">
            <w:r w:rsidR="008D7751" w:rsidRPr="00D44403">
              <w:rPr>
                <w:rStyle w:val="Hyperlink"/>
                <w:noProof/>
              </w:rPr>
              <w:t>Subendocardial viability ratio (SEVR)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3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5A3E387E" w14:textId="04E375EB" w:rsidR="008D7751" w:rsidRDefault="009F185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4" w:history="1">
            <w:r w:rsidR="008D7751" w:rsidRPr="00D44403">
              <w:rPr>
                <w:rStyle w:val="Hyperlink"/>
                <w:noProof/>
              </w:rPr>
              <w:t>Wave intensity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4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200A28F8" w14:textId="4A1EE4BE" w:rsidR="008D7751" w:rsidRDefault="009F185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5" w:history="1">
            <w:r w:rsidR="008D7751" w:rsidRPr="00D44403">
              <w:rPr>
                <w:rStyle w:val="Hyperlink"/>
                <w:noProof/>
              </w:rPr>
              <w:t>Backward and forward pressure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5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40D27AD9" w14:textId="38459FC6" w:rsidR="008D7751" w:rsidRDefault="009F185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6" w:history="1">
            <w:r w:rsidR="008D7751" w:rsidRPr="00D44403">
              <w:rPr>
                <w:rStyle w:val="Hyperlink"/>
                <w:noProof/>
              </w:rPr>
              <w:t>Stroke volume and cardiac output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6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65BFBEFB" w14:textId="78193B5E" w:rsidR="008D7751" w:rsidRDefault="009F18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7" w:history="1">
            <w:r w:rsidR="008D7751" w:rsidRPr="00D44403">
              <w:rPr>
                <w:rStyle w:val="Hyperlink"/>
                <w:noProof/>
              </w:rPr>
              <w:t>Output of results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7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6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080E8F75" w14:textId="03BB5F5A" w:rsidR="008D7751" w:rsidRDefault="009F18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8" w:history="1">
            <w:r w:rsidR="008D7751" w:rsidRPr="00D44403">
              <w:rPr>
                <w:rStyle w:val="Hyperlink"/>
                <w:noProof/>
              </w:rPr>
              <w:t>References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8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7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31A2410A" w14:textId="26E4A999" w:rsidR="008D7751" w:rsidRDefault="009F18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9" w:history="1">
            <w:r w:rsidR="008D7751" w:rsidRPr="00D44403">
              <w:rPr>
                <w:rStyle w:val="Hyperlink"/>
                <w:noProof/>
              </w:rPr>
              <w:t>Appendix 1: Data dictionary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89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8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4496A2E6" w14:textId="38A5E5B0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77777777" w:rsidR="008C68DE" w:rsidRPr="00342793" w:rsidRDefault="008C68DE" w:rsidP="00485445">
      <w:pPr>
        <w:pStyle w:val="Heading1"/>
      </w:pPr>
      <w:bookmarkStart w:id="0" w:name="_Toc166072579"/>
      <w:r w:rsidRPr="00342793">
        <w:lastRenderedPageBreak/>
        <w:t>The script</w:t>
      </w:r>
      <w:bookmarkEnd w:id="0"/>
    </w:p>
    <w:p w14:paraId="0A76E500" w14:textId="47162878" w:rsidR="00D00269" w:rsidRDefault="00A65850" w:rsidP="00691735">
      <w:r>
        <w:t>bpp_Res2.m is</w:t>
      </w:r>
      <w:r w:rsidR="008C68DE" w:rsidRPr="00CE6D1F">
        <w:t xml:space="preserve"> a </w:t>
      </w:r>
      <w:r w:rsidR="006677A0">
        <w:t>M</w:t>
      </w:r>
      <w:r w:rsidR="006677A0" w:rsidRPr="00CE6D1F">
        <w:t>ATLAB</w:t>
      </w:r>
      <w:r w:rsidR="00B038A2">
        <w:t xml:space="preserve"> </w:t>
      </w:r>
      <w:r w:rsidR="008C68DE" w:rsidRPr="00CE6D1F">
        <w:t xml:space="preserve">script that calculates reservoir and excess pressure </w:t>
      </w:r>
      <w:r>
        <w:t xml:space="preserve">for </w:t>
      </w:r>
      <w:r w:rsidR="006677A0">
        <w:t xml:space="preserve">USCOM </w:t>
      </w:r>
      <w:r>
        <w:t>BP+</w:t>
      </w:r>
      <w:r w:rsidR="006677A0">
        <w:t xml:space="preserve"> </w:t>
      </w:r>
      <w:r>
        <w:t xml:space="preserve">files. The method is </w:t>
      </w:r>
      <w:r w:rsidR="00C745B3">
        <w:t xml:space="preserve">essentially </w:t>
      </w:r>
      <w:r w:rsidR="008C68DE" w:rsidRPr="00CE6D1F">
        <w:t xml:space="preserve">according to </w:t>
      </w:r>
      <w:r>
        <w:t xml:space="preserve">that </w:t>
      </w:r>
      <w:r w:rsidR="008C68DE" w:rsidRPr="00CE6D1F">
        <w:t>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Sphygmo</w:t>
      </w:r>
      <w:r w:rsidR="006001F0">
        <w:t>C</w:t>
      </w:r>
      <w:r w:rsidR="00B357AE">
        <w:t>or</w:t>
      </w:r>
      <w:r w:rsidR="006001F0">
        <w:t>©</w:t>
      </w:r>
      <w:r w:rsidR="00C745B3">
        <w:noBreakHyphen/>
      </w:r>
      <w:r w:rsidR="00B357AE">
        <w:t>derived files</w:t>
      </w:r>
      <w:r>
        <w:t>, and similar to that used in the Sphygmo</w:t>
      </w:r>
      <w:r w:rsidR="006001F0">
        <w:t>C</w:t>
      </w:r>
      <w:r>
        <w:t>or</w:t>
      </w:r>
      <w:r w:rsidR="006001F0">
        <w:t>©</w:t>
      </w:r>
      <w:r>
        <w:t xml:space="preserve">-reservoir </w:t>
      </w:r>
      <w:r w:rsidR="00D00269">
        <w:t>MATLAB</w:t>
      </w:r>
      <w:r>
        <w:t xml:space="preserve"> scripts (</w:t>
      </w:r>
      <w:hyperlink r:id="rId11" w:history="1">
        <w:r w:rsidRPr="00D73F80">
          <w:rPr>
            <w:rStyle w:val="Hyperlink"/>
          </w:rPr>
          <w:t>https://github.com/adh30/Sphygmocor-Reservoir</w:t>
        </w:r>
      </w:hyperlink>
      <w:r>
        <w:t>)</w:t>
      </w:r>
      <w:r w:rsidR="00B357AE">
        <w:t>.</w:t>
      </w:r>
      <w:r w:rsidR="00691735">
        <w:t xml:space="preserve">  </w:t>
      </w:r>
    </w:p>
    <w:p w14:paraId="7471BC84" w14:textId="3522601A" w:rsidR="00691735" w:rsidRPr="00CE6D1F" w:rsidRDefault="00D00269" w:rsidP="00691735">
      <w:r>
        <w:t>NB</w:t>
      </w:r>
      <w:r w:rsidR="001A76D4">
        <w:t>:</w:t>
      </w:r>
      <w:r w:rsidR="00A65850">
        <w:t xml:space="preserve"> </w:t>
      </w:r>
      <w:r w:rsidR="009B0FAE">
        <w:t xml:space="preserve">Since </w:t>
      </w:r>
      <w:r w:rsidR="001A76D4">
        <w:t xml:space="preserve">2020, </w:t>
      </w:r>
      <w:r w:rsidR="00A65850">
        <w:t>a</w:t>
      </w:r>
      <w:r w:rsidR="00691735">
        <w:t xml:space="preserve">n improved algorithm for fitting the reservoir in diastole has been used – this excludes </w:t>
      </w:r>
      <w:r w:rsidR="00022F67">
        <w:t xml:space="preserve">any </w:t>
      </w:r>
      <w:r w:rsidR="001F7FCB">
        <w:t xml:space="preserve">hump or </w:t>
      </w:r>
      <w:r w:rsidR="00691735">
        <w:t>upstroke at the end of diastole from the fit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</w:t>
      </w:r>
      <w:r w:rsidR="00C745B3">
        <w:t xml:space="preserve"> from those described in the </w:t>
      </w:r>
      <w:r w:rsidR="008B4428">
        <w:t xml:space="preserve">previous </w:t>
      </w:r>
      <w:r w:rsidR="00C745B3">
        <w:t>paper</w:t>
      </w:r>
      <w:r w:rsidR="00691735">
        <w:t>.</w:t>
      </w:r>
      <w:r w:rsidR="008B4428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B4428" w:rsidRPr="00CE6D1F">
        <w:instrText xml:space="preserve"> ADDIN EN.CITE </w:instrText>
      </w:r>
      <w:r w:rsidR="008B4428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B4428" w:rsidRPr="00CE6D1F">
        <w:instrText xml:space="preserve"> ADDIN EN.CITE.DATA </w:instrText>
      </w:r>
      <w:r w:rsidR="008B4428" w:rsidRPr="00CE6D1F">
        <w:fldChar w:fldCharType="end"/>
      </w:r>
      <w:r w:rsidR="008B4428" w:rsidRPr="00CE6D1F">
        <w:fldChar w:fldCharType="separate"/>
      </w:r>
      <w:r w:rsidR="008B4428" w:rsidRPr="00CE6D1F">
        <w:rPr>
          <w:noProof/>
          <w:vertAlign w:val="superscript"/>
        </w:rPr>
        <w:t>1</w:t>
      </w:r>
      <w:r w:rsidR="008B4428" w:rsidRPr="00CE6D1F">
        <w:fldChar w:fldCharType="end"/>
      </w:r>
      <w:r w:rsidR="00C745B3">
        <w:t xml:space="preserve"> </w:t>
      </w:r>
    </w:p>
    <w:p w14:paraId="4A59FCB4" w14:textId="77777777" w:rsidR="00B52FE2" w:rsidRPr="00CE6D1F" w:rsidRDefault="00B52FE2" w:rsidP="00485445">
      <w:pPr>
        <w:pStyle w:val="Heading1"/>
      </w:pPr>
      <w:bookmarkStart w:id="1" w:name="_Toc166072580"/>
      <w:r w:rsidRPr="00CE6D1F">
        <w:t>Using the script</w:t>
      </w:r>
      <w:bookmarkEnd w:id="1"/>
    </w:p>
    <w:p w14:paraId="79405CD4" w14:textId="28E2A86C" w:rsidR="000B22E6" w:rsidRPr="00CE6D1F" w:rsidRDefault="000B22E6" w:rsidP="000B22E6">
      <w:r w:rsidRPr="00CE6D1F">
        <w:t xml:space="preserve">Put </w:t>
      </w:r>
      <w:r w:rsidR="00C745B3">
        <w:t>BP+</w:t>
      </w:r>
      <w:r w:rsidRPr="00CE6D1F">
        <w:t xml:space="preserve"> files</w:t>
      </w:r>
      <w:r w:rsidR="00C745B3">
        <w:t xml:space="preserve"> (*.xml)</w:t>
      </w:r>
      <w:r w:rsidRPr="00CE6D1F">
        <w:t xml:space="preserve">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  <w:r w:rsidR="00C745B3">
        <w:rPr>
          <w:rStyle w:val="FootnoteReference"/>
        </w:rPr>
        <w:footnoteReference w:id="1"/>
      </w:r>
      <w:r w:rsidR="001A76D4">
        <w:t>, for example</w:t>
      </w:r>
    </w:p>
    <w:p w14:paraId="3536303F" w14:textId="568B69C2" w:rsidR="000B22E6" w:rsidRPr="00CA0897" w:rsidRDefault="001F7FCB" w:rsidP="000B22E6">
      <w:pPr>
        <w:rPr>
          <w:rFonts w:ascii="Courier New" w:hAnsi="Courier New" w:cs="Courier New"/>
        </w:rPr>
      </w:pPr>
      <w:r w:rsidRPr="00CA0897">
        <w:rPr>
          <w:rFonts w:ascii="Courier New" w:hAnsi="Courier New" w:cs="Courier New"/>
        </w:rPr>
        <w:t>D</w:t>
      </w:r>
      <w:r w:rsidR="000B22E6" w:rsidRPr="00CA0897">
        <w:rPr>
          <w:rFonts w:ascii="Courier New" w:hAnsi="Courier New" w:cs="Courier New"/>
        </w:rPr>
        <w:t>:\</w:t>
      </w:r>
      <w:r w:rsidR="00C745B3" w:rsidRPr="00CA0897">
        <w:rPr>
          <w:rFonts w:ascii="Courier New" w:hAnsi="Courier New" w:cs="Courier New"/>
        </w:rPr>
        <w:t>BPPdata</w:t>
      </w:r>
    </w:p>
    <w:p w14:paraId="7F6DF227" w14:textId="55825EA2" w:rsidR="004C77D9" w:rsidRPr="007D0DD6" w:rsidRDefault="004C77D9" w:rsidP="000B22E6">
      <w:r w:rsidRPr="007D0DD6">
        <w:t xml:space="preserve">The location of the analysis directory can be specified in the </w:t>
      </w:r>
      <w:r w:rsidR="007D0DD6" w:rsidRPr="007D0DD6">
        <w:t xml:space="preserve">file, </w:t>
      </w:r>
      <w:proofErr w:type="spellStart"/>
      <w:proofErr w:type="gramStart"/>
      <w:r w:rsidR="007D0DD6" w:rsidRPr="007D0DD6">
        <w:t>bppconfig.json</w:t>
      </w:r>
      <w:proofErr w:type="spellEnd"/>
      <w:proofErr w:type="gramEnd"/>
    </w:p>
    <w:p w14:paraId="56F1E901" w14:textId="4C509181" w:rsidR="000B22E6" w:rsidRPr="00CE6D1F" w:rsidRDefault="000B22E6" w:rsidP="000B22E6">
      <w:r w:rsidRPr="00CE6D1F">
        <w:t xml:space="preserve">Open </w:t>
      </w:r>
      <w:r w:rsidR="001F7FCB">
        <w:t>M</w:t>
      </w:r>
      <w:r w:rsidR="001F7FCB" w:rsidRPr="00CE6D1F">
        <w:t>ATLAB</w:t>
      </w:r>
      <w:r w:rsidR="001F7FCB">
        <w:t xml:space="preserve"> </w:t>
      </w:r>
      <w:r w:rsidRPr="00CE6D1F">
        <w:t xml:space="preserve">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12691D38" w:rsidR="000B22E6" w:rsidRPr="00CA0897" w:rsidRDefault="000B22E6" w:rsidP="000B22E6">
      <w:pPr>
        <w:rPr>
          <w:rFonts w:ascii="Courier New" w:hAnsi="Courier New" w:cs="Courier New"/>
        </w:rPr>
      </w:pPr>
      <w:r w:rsidRPr="00CA0897">
        <w:rPr>
          <w:rFonts w:ascii="Courier New" w:hAnsi="Courier New" w:cs="Courier New"/>
        </w:rPr>
        <w:t>C:\</w:t>
      </w:r>
      <w:r w:rsidR="00C745B3" w:rsidRPr="00CA0897">
        <w:rPr>
          <w:rFonts w:ascii="Courier New" w:hAnsi="Courier New" w:cs="Courier New"/>
        </w:rPr>
        <w:t xml:space="preserve"> …\Documents\MATLAB</w:t>
      </w:r>
    </w:p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51CF61A0" w14:textId="7271E202" w:rsidR="00C745B3" w:rsidRDefault="00B357AE" w:rsidP="000B22E6">
      <w:pPr>
        <w:rPr>
          <w:color w:val="0070C0"/>
        </w:rPr>
      </w:pPr>
      <w:r w:rsidRPr="00B357AE">
        <w:rPr>
          <w:color w:val="000000" w:themeColor="text1"/>
        </w:rPr>
        <w:t>&gt;&gt;</w:t>
      </w:r>
      <w:r w:rsidR="00C745B3" w:rsidRPr="00C745B3">
        <w:t xml:space="preserve"> </w:t>
      </w:r>
      <w:r w:rsidR="00A65850" w:rsidRPr="00CA0897">
        <w:rPr>
          <w:rFonts w:ascii="Courier New" w:hAnsi="Courier New" w:cs="Courier New"/>
        </w:rPr>
        <w:t>bpp</w:t>
      </w:r>
      <w:r w:rsidR="003B01F4" w:rsidRPr="00CA0897">
        <w:rPr>
          <w:rFonts w:ascii="Courier New" w:hAnsi="Courier New" w:cs="Courier New"/>
        </w:rPr>
        <w:t>_</w:t>
      </w:r>
      <w:r w:rsidR="00A65850" w:rsidRPr="00CA0897">
        <w:rPr>
          <w:rFonts w:ascii="Courier New" w:hAnsi="Courier New" w:cs="Courier New"/>
        </w:rPr>
        <w:t>Res2</w:t>
      </w:r>
      <w:r w:rsidR="00C745B3" w:rsidRPr="00C745B3">
        <w:rPr>
          <w:color w:val="0070C0"/>
        </w:rPr>
        <w:t xml:space="preserve"> </w:t>
      </w:r>
    </w:p>
    <w:p w14:paraId="6D532D01" w14:textId="14A25251" w:rsidR="000B22E6" w:rsidRPr="00CE6D1F" w:rsidRDefault="00B12BAD" w:rsidP="000B22E6">
      <w:r>
        <w:t xml:space="preserve">(or highlight bpp_Res2.m) and right click on </w:t>
      </w:r>
      <w:proofErr w:type="gramStart"/>
      <w:r>
        <w:t>run</w:t>
      </w:r>
      <w:r w:rsidR="00C126EA">
        <w:t>,</w:t>
      </w:r>
      <w:r>
        <w:t xml:space="preserve"> or</w:t>
      </w:r>
      <w:proofErr w:type="gramEnd"/>
      <w:r>
        <w:t xml:space="preserve"> press F9. </w:t>
      </w:r>
      <w:r w:rsidR="000B22E6"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 </w:t>
      </w:r>
    </w:p>
    <w:p w14:paraId="2AF2669E" w14:textId="6E937BA0" w:rsidR="00B71DE2" w:rsidRPr="00CE6D1F" w:rsidRDefault="00B71DE2" w:rsidP="00C2060C">
      <w:pPr>
        <w:jc w:val="center"/>
      </w:pPr>
      <w:r w:rsidRPr="00CE6D1F">
        <w:rPr>
          <w:noProof/>
          <w:lang w:eastAsia="en-GB"/>
        </w:rPr>
        <w:drawing>
          <wp:inline distT="0" distB="0" distL="0" distR="0" wp14:anchorId="4210FC0A" wp14:editId="2791A415">
            <wp:extent cx="4873658" cy="2741432"/>
            <wp:effectExtent l="0" t="0" r="3175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352" cy="2745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7CE392A4" w:rsidR="00B71DE2" w:rsidRPr="00CE6D1F" w:rsidRDefault="00B71DE2" w:rsidP="00B71DE2">
      <w:r w:rsidRPr="00CE6D1F">
        <w:lastRenderedPageBreak/>
        <w:t xml:space="preserve">Two new folders should now exist in </w:t>
      </w:r>
      <w:r w:rsidR="00D82490">
        <w:t>D</w:t>
      </w:r>
      <w:r w:rsidR="00C745B3" w:rsidRPr="00C745B3">
        <w:t>:\BPPdata</w:t>
      </w:r>
      <w:r w:rsidR="00D82490">
        <w:t>:</w:t>
      </w:r>
      <w:r w:rsidR="00C745B3" w:rsidRPr="00C745B3">
        <w:t xml:space="preserve"> </w:t>
      </w:r>
      <w:r w:rsidRPr="00CE6D1F">
        <w:t xml:space="preserve"> </w:t>
      </w:r>
      <w:r w:rsidR="00D82490">
        <w:t>D</w:t>
      </w:r>
      <w:r w:rsidR="00C745B3" w:rsidRPr="00C745B3">
        <w:t>:\BPPdata</w:t>
      </w:r>
      <w:r w:rsidRPr="00CE6D1F">
        <w:t xml:space="preserve">\figures and </w:t>
      </w:r>
      <w:r w:rsidR="00D82490">
        <w:t>D</w:t>
      </w:r>
      <w:r w:rsidR="00C745B3">
        <w:t>:\BPPdata</w:t>
      </w:r>
      <w:r w:rsidRPr="00CE6D1F">
        <w:t xml:space="preserve">\results. </w:t>
      </w:r>
    </w:p>
    <w:p w14:paraId="2705C4E0" w14:textId="30DDA2D0" w:rsidR="00B71DE2" w:rsidRDefault="002E1633" w:rsidP="00B71DE2">
      <w:r>
        <w:t>D</w:t>
      </w:r>
      <w:r w:rsidR="00C745B3" w:rsidRPr="00C745B3">
        <w:t>:\BPPdata</w:t>
      </w:r>
      <w:r w:rsidR="00B71DE2" w:rsidRPr="00CE6D1F">
        <w:t>\figures contains figures</w:t>
      </w:r>
      <w:r>
        <w:t xml:space="preserve"> of key data</w:t>
      </w:r>
      <w:r w:rsidR="00B71DE2" w:rsidRPr="00CE6D1F">
        <w:t xml:space="preserve">. </w:t>
      </w:r>
      <w:r w:rsidR="00147C43">
        <w:t>These are saved as *.</w:t>
      </w:r>
      <w:r w:rsidR="00A65850">
        <w:t>jpg</w:t>
      </w:r>
      <w:r w:rsidR="00147C43">
        <w:t xml:space="preserve"> files.</w:t>
      </w:r>
      <w:r w:rsidR="00A65850">
        <w:t xml:space="preserve"> </w:t>
      </w:r>
      <w:r w:rsidR="00B71DE2" w:rsidRPr="00CE6D1F">
        <w:t xml:space="preserve">These </w:t>
      </w:r>
      <w:r w:rsidR="00147C43">
        <w:t xml:space="preserve">plots </w:t>
      </w:r>
      <w:r w:rsidR="00B71DE2" w:rsidRPr="00CE6D1F">
        <w:t xml:space="preserve">are useful for checking </w:t>
      </w:r>
      <w:r w:rsidR="00336CEE" w:rsidRPr="00CE6D1F">
        <w:t xml:space="preserve">quality and </w:t>
      </w:r>
      <w:r w:rsidR="00A65850">
        <w:t xml:space="preserve">for examination of </w:t>
      </w:r>
      <w:r w:rsidR="00336CEE" w:rsidRPr="00CE6D1F">
        <w:t xml:space="preserve">any </w:t>
      </w:r>
      <w:r w:rsidR="00B71DE2" w:rsidRPr="00CE6D1F">
        <w:t xml:space="preserve">dubious result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2708A8" w14:paraId="52AD4C99" w14:textId="77777777" w:rsidTr="002708A8">
        <w:tc>
          <w:tcPr>
            <w:tcW w:w="4111" w:type="dxa"/>
            <w:tcBorders>
              <w:bottom w:val="single" w:sz="4" w:space="0" w:color="auto"/>
            </w:tcBorders>
          </w:tcPr>
          <w:p w14:paraId="785FEEAA" w14:textId="3E4F3F8A" w:rsidR="002708A8" w:rsidRDefault="00CD70A9" w:rsidP="002708A8">
            <w:pPr>
              <w:pStyle w:val="NormalWeb"/>
            </w:pPr>
            <w:r w:rsidRPr="00CD70A9">
              <w:rPr>
                <w:noProof/>
              </w:rPr>
              <w:drawing>
                <wp:inline distT="0" distB="0" distL="0" distR="0" wp14:anchorId="0561AAD9" wp14:editId="0AD8E82A">
                  <wp:extent cx="5724525" cy="4305300"/>
                  <wp:effectExtent l="0" t="0" r="9525" b="0"/>
                  <wp:docPr id="1387906128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24525" cy="4305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541482B" w14:textId="6131FA4E" w:rsidR="002708A8" w:rsidRDefault="002708A8" w:rsidP="00336CEE">
            <w:pPr>
              <w:jc w:val="center"/>
            </w:pPr>
          </w:p>
        </w:tc>
      </w:tr>
      <w:tr w:rsidR="002708A8" w14:paraId="7F535DD5" w14:textId="77777777" w:rsidTr="002708A8">
        <w:tc>
          <w:tcPr>
            <w:tcW w:w="4111" w:type="dxa"/>
            <w:tcBorders>
              <w:top w:val="single" w:sz="4" w:space="0" w:color="auto"/>
            </w:tcBorders>
          </w:tcPr>
          <w:p w14:paraId="419DA2C1" w14:textId="77777777" w:rsidR="00CD70A9" w:rsidRPr="002E1633" w:rsidRDefault="00CD70A9" w:rsidP="00061F89">
            <w:pPr>
              <w:pStyle w:val="Figurelegend"/>
            </w:pPr>
            <w:r w:rsidRPr="002E1633">
              <w:t xml:space="preserve">Figure 1. Example of the figures saved by bpp_Res2.m </w:t>
            </w:r>
          </w:p>
          <w:p w14:paraId="77022117" w14:textId="555C659D" w:rsidR="002708A8" w:rsidRDefault="002708A8" w:rsidP="00336CEE">
            <w:pPr>
              <w:jc w:val="center"/>
              <w:rPr>
                <w:noProof/>
                <w:lang w:eastAsia="en-GB"/>
              </w:rPr>
            </w:pPr>
          </w:p>
        </w:tc>
      </w:tr>
    </w:tbl>
    <w:p w14:paraId="53272242" w14:textId="77777777" w:rsidR="00CD70A9" w:rsidRDefault="00CD70A9" w:rsidP="00B71DE2"/>
    <w:p w14:paraId="1B553124" w14:textId="614AE9A2" w:rsidR="00B71DE2" w:rsidRDefault="002E1633" w:rsidP="00B71DE2">
      <w:r>
        <w:t>D</w:t>
      </w:r>
      <w:r w:rsidR="00C745B3">
        <w:t>:\BPPdata</w:t>
      </w:r>
      <w:r w:rsidR="00B71DE2" w:rsidRPr="00CE6D1F">
        <w:t xml:space="preserve">\results will contain an excel file (resdata.xls) which will contain all the </w:t>
      </w:r>
      <w:r w:rsidR="00645922">
        <w:t xml:space="preserve">key summary </w:t>
      </w:r>
      <w:r w:rsidR="00B71DE2" w:rsidRPr="00CE6D1F">
        <w:t xml:space="preserve">data for each file with its ID. This can then be imported into </w:t>
      </w:r>
      <w:r w:rsidR="00336CEE" w:rsidRPr="00CE6D1F">
        <w:t>S</w:t>
      </w:r>
      <w:r w:rsidR="00B71DE2" w:rsidRPr="00CE6D1F">
        <w:t xml:space="preserve">tata (or some other stats program) for further analysis. </w:t>
      </w:r>
    </w:p>
    <w:p w14:paraId="6768A52F" w14:textId="55082103" w:rsidR="002C2742" w:rsidRDefault="002C2742" w:rsidP="00485445">
      <w:pPr>
        <w:pStyle w:val="Heading1"/>
      </w:pPr>
      <w:bookmarkStart w:id="2" w:name="_Toc166072581"/>
      <w:r>
        <w:t>Quality control</w:t>
      </w:r>
      <w:bookmarkEnd w:id="2"/>
    </w:p>
    <w:p w14:paraId="4457CC68" w14:textId="4A1BEECF" w:rsidR="00DC3ED0" w:rsidRPr="002C2742" w:rsidRDefault="00F62E98" w:rsidP="002C2742">
      <w:r>
        <w:t xml:space="preserve">This is </w:t>
      </w:r>
      <w:proofErr w:type="gramStart"/>
      <w:r>
        <w:t>fairly rudimentary</w:t>
      </w:r>
      <w:proofErr w:type="gramEnd"/>
      <w:r>
        <w:t xml:space="preserve"> </w:t>
      </w:r>
      <w:r w:rsidR="002D2AB8">
        <w:t>at present</w:t>
      </w:r>
      <w:r>
        <w:t>. The program checks that</w:t>
      </w:r>
      <w:r w:rsidRPr="00F62E98">
        <w:t xml:space="preserve"> </w:t>
      </w:r>
      <w:proofErr w:type="spellStart"/>
      <w:r w:rsidRPr="00F62E98">
        <w:t>P</w:t>
      </w:r>
      <w:r w:rsidRPr="00F62E98">
        <w:rPr>
          <w:vertAlign w:val="subscript"/>
        </w:rPr>
        <w:t>inf</w:t>
      </w:r>
      <w:proofErr w:type="spellEnd"/>
      <w:r w:rsidRPr="00F62E98">
        <w:t xml:space="preserve"> </w:t>
      </w:r>
      <w:r>
        <w:rPr>
          <w:rFonts w:ascii="Times New Roman" w:hAnsi="Times New Roman" w:cs="Times New Roman"/>
        </w:rPr>
        <w:t>≤</w:t>
      </w:r>
      <w:r w:rsidRPr="00F62E98">
        <w:t xml:space="preserve"> diastolic pressure</w:t>
      </w:r>
      <w:r w:rsidR="000B31BB">
        <w:t xml:space="preserve">, that the </w:t>
      </w:r>
      <w:r w:rsidRPr="00F62E98">
        <w:t xml:space="preserve">rate constant b </w:t>
      </w:r>
      <w:r w:rsidR="000B31BB">
        <w:t>&gt;</w:t>
      </w:r>
      <w:r w:rsidRPr="00F62E98">
        <w:t xml:space="preserve"> 0</w:t>
      </w:r>
      <w:r w:rsidR="000B31BB">
        <w:t xml:space="preserve"> and that the</w:t>
      </w:r>
      <w:r w:rsidRPr="00F62E98">
        <w:t xml:space="preserve"> time of maximum reservoir pressure </w:t>
      </w:r>
      <w:r w:rsidR="00107205">
        <w:rPr>
          <w:rFonts w:ascii="Times New Roman" w:hAnsi="Times New Roman" w:cs="Times New Roman"/>
        </w:rPr>
        <w:t>≤</w:t>
      </w:r>
      <w:r w:rsidR="00107205">
        <w:t xml:space="preserve"> to the time of the </w:t>
      </w:r>
      <w:r w:rsidRPr="00F62E98">
        <w:t>end of systole</w:t>
      </w:r>
      <w:r w:rsidR="00107205">
        <w:t xml:space="preserve">. </w:t>
      </w:r>
      <w:r w:rsidR="00CC30CD">
        <w:t xml:space="preserve">These are </w:t>
      </w:r>
      <w:r w:rsidR="002D2AB8">
        <w:t>coded</w:t>
      </w:r>
      <w:r w:rsidR="00CC30CD">
        <w:t xml:space="preserve"> in </w:t>
      </w:r>
      <w:proofErr w:type="spellStart"/>
      <w:r w:rsidR="00CC30CD">
        <w:t>re_prob</w:t>
      </w:r>
      <w:proofErr w:type="spellEnd"/>
      <w:r w:rsidR="00CC30CD">
        <w:t xml:space="preserve">. </w:t>
      </w:r>
      <w:r w:rsidR="00FE2F35">
        <w:t xml:space="preserve">The quality of the reservoir pressure fit is also graded based on </w:t>
      </w:r>
      <w:r w:rsidR="000550C4">
        <w:t>the signal to noise ratio</w:t>
      </w:r>
      <w:r w:rsidR="00941E0D">
        <w:t xml:space="preserve"> (snr): snr </w:t>
      </w:r>
      <w:r w:rsidR="00941E0D">
        <w:rPr>
          <w:rFonts w:ascii="Times New Roman" w:hAnsi="Times New Roman" w:cs="Times New Roman"/>
        </w:rPr>
        <w:t>≥</w:t>
      </w:r>
      <w:r w:rsidR="00941E0D">
        <w:t xml:space="preserve">12 = excellent; </w:t>
      </w:r>
      <w:r w:rsidR="00DC3ED0">
        <w:t xml:space="preserve">snr </w:t>
      </w:r>
      <w:r w:rsidR="00DC3ED0">
        <w:rPr>
          <w:rFonts w:ascii="Times New Roman" w:hAnsi="Times New Roman" w:cs="Times New Roman"/>
        </w:rPr>
        <w:t>≥</w:t>
      </w:r>
      <w:r w:rsidR="00DC3ED0">
        <w:t xml:space="preserve">9 = good; </w:t>
      </w:r>
      <w:r w:rsidR="00DC3ED0" w:rsidRPr="00DC3ED0">
        <w:t xml:space="preserve">snr </w:t>
      </w:r>
      <w:r w:rsidR="00DC3ED0" w:rsidRPr="00DC3ED0">
        <w:rPr>
          <w:rFonts w:ascii="Arial" w:hAnsi="Arial" w:cs="Arial"/>
        </w:rPr>
        <w:t>≥</w:t>
      </w:r>
      <w:r w:rsidR="002D2AB8">
        <w:rPr>
          <w:rFonts w:ascii="Arial" w:hAnsi="Arial" w:cs="Arial"/>
        </w:rPr>
        <w:t xml:space="preserve"> 6 = acceptable; snr &lt; 6 = poor. </w:t>
      </w:r>
    </w:p>
    <w:p w14:paraId="4CD50C92" w14:textId="77777777" w:rsidR="002C2742" w:rsidRDefault="002C2742" w:rsidP="00B71DE2"/>
    <w:p w14:paraId="508395B5" w14:textId="3D83C984" w:rsidR="00BD179C" w:rsidRPr="00485445" w:rsidRDefault="00CF63B0" w:rsidP="00485445">
      <w:pPr>
        <w:pStyle w:val="Heading1"/>
      </w:pPr>
      <w:bookmarkStart w:id="3" w:name="_Toc166072582"/>
      <w:r>
        <w:lastRenderedPageBreak/>
        <w:t>Selected c</w:t>
      </w:r>
      <w:r w:rsidR="00BD179C" w:rsidRPr="00485445">
        <w:t>alculations</w:t>
      </w:r>
      <w:bookmarkEnd w:id="3"/>
    </w:p>
    <w:p w14:paraId="2E4ADFDC" w14:textId="76A26EDA" w:rsidR="00B30660" w:rsidRPr="00BB774C" w:rsidRDefault="00645922" w:rsidP="00BB774C">
      <w:pPr>
        <w:pStyle w:val="Heading2"/>
      </w:pPr>
      <w:bookmarkStart w:id="4" w:name="_Toc166072583"/>
      <w:r w:rsidRPr="00BB774C">
        <w:t>Subendocardial viability ratio (SEVR)</w:t>
      </w:r>
      <w:bookmarkEnd w:id="4"/>
    </w:p>
    <w:p w14:paraId="109B8777" w14:textId="1E6DC1DB" w:rsidR="00645922" w:rsidRDefault="00645922" w:rsidP="00B71DE2">
      <w:r>
        <w:t xml:space="preserve">SEVR (aka </w:t>
      </w:r>
      <w:proofErr w:type="spellStart"/>
      <w:r>
        <w:t>Buckberg</w:t>
      </w:r>
      <w:proofErr w:type="spellEnd"/>
      <w:r>
        <w:t xml:space="preserve"> index</w:t>
      </w:r>
      <w:r w:rsidR="00044CFB">
        <w:t xml:space="preserve"> – see Figure</w:t>
      </w:r>
      <w:r>
        <w:t xml:space="preserve">) is the ratio of </w:t>
      </w:r>
      <w:r w:rsidRPr="00645922">
        <w:t>diastolic pressure</w:t>
      </w:r>
      <w:r w:rsidR="00040781">
        <w:t>-</w:t>
      </w:r>
      <w:r w:rsidRPr="00645922">
        <w:t>time index</w:t>
      </w:r>
      <w:r w:rsidR="00C2060C">
        <w:t xml:space="preserve"> (DPTI)</w:t>
      </w:r>
      <w:r>
        <w:t xml:space="preserve"> to systolic </w:t>
      </w:r>
      <w:r w:rsidRPr="00645922">
        <w:t xml:space="preserve"> pressure</w:t>
      </w:r>
      <w:r w:rsidR="00040781">
        <w:t>-</w:t>
      </w:r>
      <w:r w:rsidRPr="00645922">
        <w:t>time index</w:t>
      </w:r>
      <w:r>
        <w:t xml:space="preserve"> (</w:t>
      </w:r>
      <w:r w:rsidR="00044CFB">
        <w:t xml:space="preserve">SPTI </w:t>
      </w:r>
      <w:r>
        <w:t>i.e. tension</w:t>
      </w:r>
      <w:r w:rsidR="00040781">
        <w:t>-</w:t>
      </w:r>
      <w:r>
        <w:t xml:space="preserve">time index) and is considered to be a measure of </w:t>
      </w:r>
      <w:r w:rsidR="00040781">
        <w:t>subendocardial blood flow.</w:t>
      </w:r>
      <w:r w:rsidR="00040781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 </w:instrText>
      </w:r>
      <w:r w:rsidR="00190BD9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.DATA </w:instrText>
      </w:r>
      <w:r w:rsidR="00190BD9">
        <w:fldChar w:fldCharType="end"/>
      </w:r>
      <w:r w:rsidR="00040781">
        <w:fldChar w:fldCharType="separate"/>
      </w:r>
      <w:r w:rsidR="00040781" w:rsidRPr="00040781">
        <w:rPr>
          <w:noProof/>
          <w:vertAlign w:val="superscript"/>
        </w:rPr>
        <w:t>2</w:t>
      </w:r>
      <w:r w:rsidR="00040781">
        <w:fldChar w:fldCharType="end"/>
      </w:r>
      <w:r w:rsidR="00040781" w:rsidRPr="00040781">
        <w:rPr>
          <w:b/>
        </w:rPr>
        <w:t xml:space="preserve"> N</w:t>
      </w:r>
      <w:r w:rsidR="00CF63B0">
        <w:rPr>
          <w:b/>
        </w:rPr>
        <w:t>B:</w:t>
      </w:r>
      <w:r w:rsidR="00040781">
        <w:t xml:space="preserve"> in this script this is calculated assuming maximum –</w:t>
      </w:r>
      <w:proofErr w:type="spellStart"/>
      <w:r w:rsidR="00040781" w:rsidRPr="00040781">
        <w:rPr>
          <w:rFonts w:ascii="Times New Roman" w:hAnsi="Times New Roman" w:cs="Times New Roman"/>
        </w:rPr>
        <w:t>dp</w:t>
      </w:r>
      <w:proofErr w:type="spellEnd"/>
      <w:r w:rsidR="00040781" w:rsidRPr="00040781">
        <w:rPr>
          <w:rFonts w:ascii="Times New Roman" w:hAnsi="Times New Roman" w:cs="Times New Roman"/>
        </w:rPr>
        <w:t>/dt</w:t>
      </w:r>
      <w:r w:rsidR="00040781">
        <w:t xml:space="preserve"> marks the end of systole, </w:t>
      </w:r>
      <w:r w:rsidR="00040781" w:rsidRPr="00ED6868">
        <w:rPr>
          <w:b/>
          <w:bCs/>
        </w:rPr>
        <w:t>not</w:t>
      </w:r>
      <w:r w:rsidR="00040781">
        <w:t xml:space="preserve"> the dicrotic notch</w:t>
      </w:r>
      <w:r w:rsidR="00C2060C">
        <w:t xml:space="preserve"> (Figure </w:t>
      </w:r>
      <w:r w:rsidR="00A26C31">
        <w:t>1</w:t>
      </w:r>
      <w:r w:rsidR="00C2060C">
        <w:t>)</w:t>
      </w:r>
      <w:r w:rsidR="001A1AC0">
        <w:t xml:space="preserve"> and left ventricular end-diastolic pressure is ignored </w:t>
      </w:r>
      <w:r w:rsidR="00040781">
        <w:t>– th</w:t>
      </w:r>
      <w:r w:rsidR="001A1AC0">
        <w:t>e</w:t>
      </w:r>
      <w:r w:rsidR="00040781">
        <w:t>s</w:t>
      </w:r>
      <w:r w:rsidR="001A1AC0">
        <w:t>e considerations</w:t>
      </w:r>
      <w:r w:rsidR="00040781">
        <w:t xml:space="preserve"> may result in some </w:t>
      </w:r>
      <w:r w:rsidR="00ED6868">
        <w:t xml:space="preserve">minor </w:t>
      </w:r>
      <w:r w:rsidR="00040781">
        <w:t>differences in magnitude of SEVR</w:t>
      </w:r>
      <w:r w:rsidR="001A1AC0">
        <w:t xml:space="preserve"> compared with invasive measures</w:t>
      </w:r>
      <w:r w:rsidR="00040781">
        <w:t>.</w:t>
      </w:r>
      <w:r w:rsidR="001A1AC0">
        <w:t xml:space="preserve"> Aortic pressure waveforms are known to underestimate SPTI compared with left ventricular pressure measurements, and brachial pressures tend to overestimate SEVR due to pressure amplification.</w:t>
      </w:r>
      <w:r w:rsidR="001A1AC0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 </w:instrText>
      </w:r>
      <w:r w:rsidR="00190BD9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.DATA </w:instrText>
      </w:r>
      <w:r w:rsidR="00190BD9">
        <w:fldChar w:fldCharType="end"/>
      </w:r>
      <w:r w:rsidR="001A1AC0">
        <w:fldChar w:fldCharType="separate"/>
      </w:r>
      <w:r w:rsidR="001A1AC0" w:rsidRPr="00040781">
        <w:rPr>
          <w:noProof/>
          <w:vertAlign w:val="superscript"/>
        </w:rPr>
        <w:t>2</w:t>
      </w:r>
      <w:r w:rsidR="001A1AC0">
        <w:fldChar w:fldCharType="end"/>
      </w:r>
      <w:r w:rsidR="001A1AC0">
        <w:t xml:space="preserve"> </w:t>
      </w:r>
      <w:r w:rsidR="00040781">
        <w:t>SEVR calculated from the aortic pressure is provided</w:t>
      </w:r>
      <w:r w:rsidR="00DE46D6">
        <w:t xml:space="preserve"> in the results</w:t>
      </w:r>
      <w:r w:rsidR="00040781">
        <w:t xml:space="preserve">. </w:t>
      </w:r>
      <w:r w:rsidR="00E034FC">
        <w:t>This is assumed to be the more relevant measure.</w:t>
      </w:r>
    </w:p>
    <w:p w14:paraId="4F6EE493" w14:textId="77777777" w:rsidR="004B3467" w:rsidRPr="00596BE4" w:rsidRDefault="004B3467" w:rsidP="00485445">
      <w:pPr>
        <w:pStyle w:val="Heading2"/>
      </w:pPr>
      <w:bookmarkStart w:id="5" w:name="_Toc166072584"/>
      <w:r w:rsidRPr="00596BE4">
        <w:t>Wave intensity</w:t>
      </w:r>
      <w:bookmarkEnd w:id="5"/>
    </w:p>
    <w:p w14:paraId="7F447DE5" w14:textId="09605E10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proofErr w:type="spellStart"/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) then the pattern of aortic wave intensity (</w:t>
      </w:r>
      <w:proofErr w:type="spellStart"/>
      <w:r w:rsidRPr="00596BE4">
        <w:rPr>
          <w:rFonts w:ascii="Times New Roman" w:hAnsi="Times New Roman" w:cs="Times New Roman"/>
          <w:i/>
        </w:rPr>
        <w:t>dI</w:t>
      </w:r>
      <w:proofErr w:type="spellEnd"/>
      <w:r>
        <w:t xml:space="preserve">) can be estimated (being proportional to </w:t>
      </w:r>
      <w:proofErr w:type="spellStart"/>
      <w:r w:rsidRPr="00596BE4">
        <w:rPr>
          <w:rFonts w:ascii="Times New Roman" w:hAnsi="Times New Roman" w:cs="Times New Roman"/>
          <w:i/>
        </w:rPr>
        <w:t>dP</w:t>
      </w:r>
      <w:proofErr w:type="spellEnd"/>
      <w:r w:rsidRPr="00596BE4">
        <w:rPr>
          <w:rFonts w:ascii="Times New Roman" w:hAnsi="Times New Roman" w:cs="Times New Roman"/>
          <w:i/>
        </w:rPr>
        <w:t xml:space="preserve"> </w:t>
      </w:r>
      <w:r w:rsidRPr="006B786B">
        <w:rPr>
          <w:rFonts w:ascii="Verdana" w:hAnsi="Verdana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</w:t>
      </w:r>
      <w:proofErr w:type="spellStart"/>
      <w:r w:rsidRPr="00596BE4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cs="Times New Roman"/>
        </w:rPr>
        <w:t xml:space="preserve"> </w:t>
      </w:r>
      <w:r>
        <w:rPr>
          <w:rFonts w:cs="Times New Roman"/>
        </w:rPr>
        <w:t xml:space="preserve">is </w:t>
      </w:r>
      <w:proofErr w:type="gramStart"/>
      <w:r>
        <w:rPr>
          <w:rFonts w:cs="Times New Roman"/>
        </w:rPr>
        <w:t>known</w:t>
      </w:r>
      <w:proofErr w:type="gramEnd"/>
      <w:r>
        <w:rPr>
          <w:rFonts w:cs="Times New Roman"/>
        </w:rPr>
        <w:t xml:space="preserve"> then wave intensity can be estimated on the basis of the </w:t>
      </w:r>
      <w:proofErr w:type="spellStart"/>
      <w:r>
        <w:rPr>
          <w:rFonts w:cs="Times New Roman"/>
        </w:rPr>
        <w:t>Waterhammer</w:t>
      </w:r>
      <w:proofErr w:type="spellEnd"/>
      <w:r>
        <w:rPr>
          <w:rFonts w:cs="Times New Roman"/>
        </w:rPr>
        <w:t xml:space="preserve"> equation.</w:t>
      </w:r>
      <w:r w:rsidR="004A1842">
        <w:rPr>
          <w:rFonts w:cs="Times New Roman"/>
        </w:rPr>
        <w:t xml:space="preserve"> If only pressure has been measured this problem cannot be solved without strong assumptions. In this </w:t>
      </w:r>
      <w:r w:rsidR="005552C3">
        <w:rPr>
          <w:rFonts w:cs="Times New Roman"/>
        </w:rPr>
        <w:t>program</w:t>
      </w:r>
      <w:r w:rsidR="004A1842">
        <w:rPr>
          <w:rFonts w:cs="Times New Roman"/>
        </w:rPr>
        <w:t>, it is assumed that peak aortic flow (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0NjIwMzwvUmVjTnVtPjxEaXNwbGF5VGV4dD48c3R5bGUgZmFjZT0ic3VwZXJzY3Jp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=
</w:fldData>
        </w:fldChar>
      </w:r>
      <w:r w:rsidR="00190BD9">
        <w:rPr>
          <w:rFonts w:cs="Times New Roman"/>
        </w:rPr>
        <w:instrText xml:space="preserve"> ADDIN EN.CITE </w:instrText>
      </w:r>
      <w:r w:rsidR="00190BD9">
        <w:rPr>
          <w:rFonts w:cs="Times New Roman"/>
        </w:rPr>
        <w:fldChar w:fldCharType="begin">
          <w:fldData xml:space="preserve">PEVuZE5vdGU+PENpdGU+PEF1dGhvcj5MaW5kcm9vczwvQXV0aG9yPjxZZWFyPjE5OTM8L1llYXI+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=
</w:fldData>
        </w:fldChar>
      </w:r>
      <w:r w:rsidR="00190BD9">
        <w:rPr>
          <w:rFonts w:cs="Times New Roman"/>
        </w:rPr>
        <w:instrText xml:space="preserve"> ADDIN EN.CITE.DATA </w:instrText>
      </w:r>
      <w:r w:rsidR="00190BD9">
        <w:rPr>
          <w:rFonts w:cs="Times New Roman"/>
        </w:rPr>
      </w:r>
      <w:r w:rsidR="00190BD9">
        <w:rPr>
          <w:rFonts w:cs="Times New Roman"/>
        </w:rPr>
        <w:fldChar w:fldCharType="end"/>
      </w:r>
      <w:r w:rsidR="004A1842">
        <w:rPr>
          <w:rFonts w:cs="Times New Roman"/>
        </w:rPr>
      </w:r>
      <w:r w:rsidR="004A1842">
        <w:rPr>
          <w:rFonts w:cs="Times New Roman"/>
        </w:rPr>
        <w:fldChar w:fldCharType="separate"/>
      </w:r>
      <w:r w:rsidR="00040781" w:rsidRPr="00040781">
        <w:rPr>
          <w:rFonts w:cs="Times New Roman"/>
          <w:noProof/>
          <w:vertAlign w:val="superscript"/>
        </w:rPr>
        <w:t>3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>) and does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</w:t>
      </w:r>
      <w:r w:rsidR="00C13A59">
        <w:rPr>
          <w:rFonts w:cs="Times New Roman"/>
        </w:rPr>
        <w:t xml:space="preserve">strictly </w:t>
      </w:r>
      <w:r w:rsidR="004A1842">
        <w:rPr>
          <w:rFonts w:cs="Times New Roman"/>
        </w:rPr>
        <w:t xml:space="preserve">true, it is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</w:t>
      </w:r>
      <w:r w:rsidR="002479EE">
        <w:rPr>
          <w:rFonts w:cs="Times New Roman"/>
        </w:rPr>
        <w:t xml:space="preserve">. </w:t>
      </w:r>
      <w:r w:rsidR="003D3255">
        <w:rPr>
          <w:rFonts w:cs="Times New Roman"/>
        </w:rPr>
        <w:t xml:space="preserve">Further details about this approach can be found in </w:t>
      </w:r>
      <w:r w:rsidR="00190BD9">
        <w:rPr>
          <w:rFonts w:cs="Times New Roman"/>
        </w:rPr>
        <w:fldChar w:fldCharType="begin">
          <w:fldData xml:space="preserve">PEVuZE5vdGU+PENpdGU+PEF1dGhvcj5IdWdoZXM8L0F1dGhvcj48WWVhcj4yMDIwPC9ZZWFyPjxS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</w:fldData>
        </w:fldChar>
      </w:r>
      <w:r w:rsidR="00190BD9">
        <w:rPr>
          <w:rFonts w:cs="Times New Roman"/>
        </w:rPr>
        <w:instrText xml:space="preserve"> ADDIN EN.CITE </w:instrText>
      </w:r>
      <w:r w:rsidR="00190BD9">
        <w:rPr>
          <w:rFonts w:cs="Times New Roman"/>
        </w:rPr>
        <w:fldChar w:fldCharType="begin">
          <w:fldData xml:space="preserve">PEVuZE5vdGU+PENpdGU+PEF1dGhvcj5IdWdoZXM8L0F1dGhvcj48WWVhcj4yMDIwPC9ZZWFyPjxS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</w:fldData>
        </w:fldChar>
      </w:r>
      <w:r w:rsidR="00190BD9">
        <w:rPr>
          <w:rFonts w:cs="Times New Roman"/>
        </w:rPr>
        <w:instrText xml:space="preserve"> ADDIN EN.CITE.DATA </w:instrText>
      </w:r>
      <w:r w:rsidR="00190BD9">
        <w:rPr>
          <w:rFonts w:cs="Times New Roman"/>
        </w:rPr>
      </w:r>
      <w:r w:rsidR="00190BD9">
        <w:rPr>
          <w:rFonts w:cs="Times New Roman"/>
        </w:rPr>
        <w:fldChar w:fldCharType="end"/>
      </w:r>
      <w:r w:rsidR="00190BD9">
        <w:rPr>
          <w:rFonts w:cs="Times New Roman"/>
        </w:rPr>
      </w:r>
      <w:r w:rsidR="00190BD9">
        <w:rPr>
          <w:rFonts w:cs="Times New Roman"/>
        </w:rPr>
        <w:fldChar w:fldCharType="separate"/>
      </w:r>
      <w:r w:rsidR="00190BD9" w:rsidRPr="00190BD9">
        <w:rPr>
          <w:rFonts w:cs="Times New Roman"/>
          <w:noProof/>
          <w:vertAlign w:val="superscript"/>
        </w:rPr>
        <w:t>4</w:t>
      </w:r>
      <w:r w:rsidR="00190BD9">
        <w:rPr>
          <w:rFonts w:cs="Times New Roman"/>
        </w:rPr>
        <w:fldChar w:fldCharType="end"/>
      </w:r>
      <w:r w:rsidR="003D3255">
        <w:rPr>
          <w:rFonts w:cs="Times New Roman"/>
        </w:rPr>
        <w:t>.</w:t>
      </w:r>
    </w:p>
    <w:p w14:paraId="019EBA19" w14:textId="77777777" w:rsidR="00CF23CD" w:rsidRPr="00CF23CD" w:rsidRDefault="00CF23CD" w:rsidP="00485445">
      <w:pPr>
        <w:pStyle w:val="Heading2"/>
      </w:pPr>
      <w:bookmarkStart w:id="6" w:name="_Toc166072585"/>
      <w:r w:rsidRPr="00CF23CD">
        <w:t>Backward and forward pressure</w:t>
      </w:r>
      <w:bookmarkEnd w:id="6"/>
      <w:r w:rsidRPr="00CF23CD">
        <w:t xml:space="preserve"> </w:t>
      </w:r>
    </w:p>
    <w:p w14:paraId="1C55AF7C" w14:textId="1F3D77D0" w:rsidR="00CF23CD" w:rsidRDefault="00CF23CD" w:rsidP="00B71DE2">
      <w:r>
        <w:t xml:space="preserve">These are calculated </w:t>
      </w:r>
      <w:r w:rsidR="00954DF3">
        <w:t xml:space="preserve">based on the assumption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190BD9">
        <w:instrText xml:space="preserve"> ADDIN EN.CITE &lt;EndNote&gt;&lt;Cite&gt;&lt;Author&gt;Westerhof&lt;/Author&gt;&lt;Year&gt;2015&lt;/Year&gt;&lt;RecNum&gt;41094&lt;/RecNum&gt;&lt;DisplayText&gt;&lt;style face="superscript"&gt;5&lt;/style&gt;&lt;/DisplayText&gt;&lt;record&gt;&lt;rec-number&gt;41094&lt;/rec-number&gt;&lt;foreign-keys&gt;&lt;key app="EN" db-id="pd5zdw0xowzet5eeswvpxdvm29fvrpdterdv" timestamp="1654254463" guid="1be23699-670f-4997-bb51-8c6360bdab32"&gt;41094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190BD9" w:rsidRPr="00190BD9">
        <w:rPr>
          <w:noProof/>
          <w:vertAlign w:val="superscript"/>
        </w:rPr>
        <w:t>5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>
          <w:fldData xml:space="preserve">PEVuZE5vdGU+PENpdGU+PEF1dGhvcj5XYW5nPC9BdXRob3I+PFllYXI+MjAwMzwvWWVhcj48UmVj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</w:fldData>
        </w:fldChar>
      </w:r>
      <w:r w:rsidR="00190BD9">
        <w:instrText xml:space="preserve"> ADDIN EN.CITE </w:instrText>
      </w:r>
      <w:r w:rsidR="00190BD9">
        <w:fldChar w:fldCharType="begin">
          <w:fldData xml:space="preserve">PEVuZE5vdGU+PENpdGU+PEF1dGhvcj5XYW5nPC9BdXRob3I+PFllYXI+MjAwMzwvWWVhcj48UmVj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</w:fldData>
        </w:fldChar>
      </w:r>
      <w:r w:rsidR="00190BD9">
        <w:instrText xml:space="preserve"> ADDIN EN.CITE.DATA </w:instrText>
      </w:r>
      <w:r w:rsidR="00190BD9">
        <w:fldChar w:fldCharType="end"/>
      </w:r>
      <w:r w:rsidR="00954DF3">
        <w:fldChar w:fldCharType="separate"/>
      </w:r>
      <w:r w:rsidR="00190BD9" w:rsidRPr="00190BD9">
        <w:rPr>
          <w:noProof/>
          <w:vertAlign w:val="superscript"/>
        </w:rPr>
        <w:t>6</w:t>
      </w:r>
      <w:r w:rsidR="00954DF3">
        <w:fldChar w:fldCharType="end"/>
      </w:r>
      <w:r w:rsidR="00B76AC3">
        <w:t xml:space="preserve"> </w:t>
      </w:r>
      <w:r w:rsidR="004A50D9">
        <w:t>and total aortic flow equals aortic inflow</w:t>
      </w:r>
      <w:r w:rsidR="00D3343A">
        <w:t xml:space="preserve"> (see 3-element Windkessel assumption above)</w:t>
      </w:r>
      <w:r w:rsidR="004A50D9">
        <w:t xml:space="preserve">. </w:t>
      </w:r>
      <w:r w:rsidR="00645922">
        <w:t>Based on,</w:t>
      </w:r>
      <w:r w:rsidR="00645922">
        <w:fldChar w:fldCharType="begin">
          <w:fldData xml:space="preserve">PEVuZE5vdGU+PENpdGU+PEF1dGhvcj5IYW1ldG5lcjwvQXV0aG9yPjxZZWFyPjIwMTM8L1llYXI+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</w:fldData>
        </w:fldChar>
      </w:r>
      <w:r w:rsidR="00190BD9">
        <w:instrText xml:space="preserve"> ADDIN EN.CITE </w:instrText>
      </w:r>
      <w:r w:rsidR="00190BD9">
        <w:fldChar w:fldCharType="begin">
          <w:fldData xml:space="preserve">PEVuZE5vdGU+PENpdGU+PEF1dGhvcj5IYW1ldG5lcjwvQXV0aG9yPjxZZWFyPjIwMTM8L1llYXI+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</w:fldData>
        </w:fldChar>
      </w:r>
      <w:r w:rsidR="00190BD9">
        <w:instrText xml:space="preserve"> ADDIN EN.CITE.DATA </w:instrText>
      </w:r>
      <w:r w:rsidR="00190BD9">
        <w:fldChar w:fldCharType="end"/>
      </w:r>
      <w:r w:rsidR="00645922">
        <w:fldChar w:fldCharType="separate"/>
      </w:r>
      <w:r w:rsidR="00190BD9" w:rsidRPr="00190BD9">
        <w:rPr>
          <w:noProof/>
          <w:vertAlign w:val="superscript"/>
        </w:rPr>
        <w:t>7</w:t>
      </w:r>
      <w:r w:rsidR="00645922">
        <w:fldChar w:fldCharType="end"/>
      </w:r>
      <w:r w:rsidR="00645922">
        <w:t xml:space="preserve"> I believe t</w:t>
      </w:r>
      <w:r w:rsidR="00B76AC3">
        <w:t xml:space="preserve">his approach shares similarities with the ARCSOLVER </w:t>
      </w:r>
      <w:r w:rsidR="00624DA4">
        <w:t>method,</w:t>
      </w:r>
      <w:r w:rsidR="00624DA4" w:rsidRPr="00B76AC3">
        <w:t xml:space="preserve"> </w:t>
      </w:r>
      <w:r w:rsidR="00624DA4">
        <w:t xml:space="preserve">which </w:t>
      </w:r>
      <w:r w:rsidR="00D3343A">
        <w:t xml:space="preserve">also </w:t>
      </w:r>
      <w:r w:rsidR="00624DA4">
        <w:t>uses a 3-element Windkessel assumption to reconstruct forward and backward pressures</w:t>
      </w:r>
      <w:r w:rsidR="00645922">
        <w:t>, but since the algorithm is proprietary it’s difficult to be sure</w:t>
      </w:r>
      <w:r w:rsidR="00B76AC3">
        <w:t>.</w:t>
      </w:r>
      <w:r w:rsidR="00B76AC3" w:rsidRPr="00B76AC3">
        <w:t xml:space="preserve"> </w:t>
      </w:r>
    </w:p>
    <w:p w14:paraId="360EF38E" w14:textId="0D0574C8" w:rsidR="00645922" w:rsidRPr="00485445" w:rsidRDefault="00342793" w:rsidP="00485445">
      <w:pPr>
        <w:pStyle w:val="Heading2"/>
      </w:pPr>
      <w:bookmarkStart w:id="7" w:name="_Toc166072586"/>
      <w:r w:rsidRPr="00342793">
        <w:t>Str</w:t>
      </w:r>
      <w:r w:rsidRPr="00485445">
        <w:t>oke volume and cardiac output</w:t>
      </w:r>
      <w:bookmarkEnd w:id="7"/>
    </w:p>
    <w:p w14:paraId="11697167" w14:textId="756FC3A7" w:rsidR="00342793" w:rsidRPr="00342793" w:rsidRDefault="009F1851" w:rsidP="00342793">
      <w:r>
        <w:t>Not implemented yet.</w:t>
      </w:r>
    </w:p>
    <w:p w14:paraId="2AB48202" w14:textId="09B9A134" w:rsidR="00342793" w:rsidRDefault="008D7751" w:rsidP="00485445">
      <w:pPr>
        <w:pStyle w:val="Heading1"/>
      </w:pPr>
      <w:bookmarkStart w:id="8" w:name="_Toc166072587"/>
      <w:r>
        <w:t>Output of r</w:t>
      </w:r>
      <w:r w:rsidR="00342793">
        <w:t>esults</w:t>
      </w:r>
      <w:bookmarkEnd w:id="8"/>
    </w:p>
    <w:p w14:paraId="72900C14" w14:textId="77777777" w:rsidR="003B5F3D" w:rsidRDefault="00342793">
      <w:r>
        <w:t>Results are saved as an excel (res</w:t>
      </w:r>
      <w:r w:rsidR="00936994">
        <w:t>data</w:t>
      </w:r>
      <w:r>
        <w:t xml:space="preserve">.xls) file. </w:t>
      </w:r>
      <w:r w:rsidR="00936994">
        <w:t>This can be imported into the statistics package of your choice.</w:t>
      </w:r>
      <w:r w:rsidR="003B5F3D">
        <w:t xml:space="preserve"> The outputted results are listed in the Data dictionary in Appendix 1. </w:t>
      </w:r>
    </w:p>
    <w:p w14:paraId="481CFED7" w14:textId="77777777" w:rsidR="003B5F3D" w:rsidRPr="00CE6D1F" w:rsidRDefault="003B5F3D" w:rsidP="00485445">
      <w:pPr>
        <w:pStyle w:val="Heading1"/>
      </w:pPr>
      <w:bookmarkStart w:id="9" w:name="_Toc166072588"/>
      <w:r w:rsidRPr="00CE6D1F">
        <w:lastRenderedPageBreak/>
        <w:t>References</w:t>
      </w:r>
      <w:bookmarkEnd w:id="9"/>
    </w:p>
    <w:p w14:paraId="4E60C992" w14:textId="77777777" w:rsidR="00190BD9" w:rsidRPr="00190BD9" w:rsidRDefault="003B5F3D" w:rsidP="00190BD9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190BD9" w:rsidRPr="00190BD9">
        <w:t>1.</w:t>
      </w:r>
      <w:r w:rsidR="00190BD9" w:rsidRPr="00190BD9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190BD9" w:rsidRPr="00190BD9">
        <w:rPr>
          <w:i/>
        </w:rPr>
        <w:t>Hypertension</w:t>
      </w:r>
      <w:r w:rsidR="00190BD9" w:rsidRPr="00190BD9">
        <w:t xml:space="preserve"> 2014; </w:t>
      </w:r>
      <w:r w:rsidR="00190BD9" w:rsidRPr="00190BD9">
        <w:rPr>
          <w:b/>
        </w:rPr>
        <w:t>64</w:t>
      </w:r>
      <w:r w:rsidR="00190BD9" w:rsidRPr="00190BD9">
        <w:t>(1): 60-8.</w:t>
      </w:r>
    </w:p>
    <w:p w14:paraId="145AA5F2" w14:textId="77777777" w:rsidR="00190BD9" w:rsidRPr="00190BD9" w:rsidRDefault="00190BD9" w:rsidP="00190BD9">
      <w:pPr>
        <w:pStyle w:val="EndNoteBibliography"/>
        <w:spacing w:after="0"/>
      </w:pPr>
      <w:r w:rsidRPr="00190BD9">
        <w:t>2.</w:t>
      </w:r>
      <w:r w:rsidRPr="00190BD9">
        <w:tab/>
        <w:t xml:space="preserve">Hoffman JI, Buckberg GD. The myocardial oxygen supply:demand index revisited. </w:t>
      </w:r>
      <w:r w:rsidRPr="00190BD9">
        <w:rPr>
          <w:i/>
        </w:rPr>
        <w:t>J Am Heart Assoc</w:t>
      </w:r>
      <w:r w:rsidRPr="00190BD9">
        <w:t xml:space="preserve"> 2014; </w:t>
      </w:r>
      <w:r w:rsidRPr="00190BD9">
        <w:rPr>
          <w:b/>
        </w:rPr>
        <w:t>3</w:t>
      </w:r>
      <w:r w:rsidRPr="00190BD9">
        <w:t>(1): e000285.</w:t>
      </w:r>
    </w:p>
    <w:p w14:paraId="321F8CFD" w14:textId="77777777" w:rsidR="00190BD9" w:rsidRPr="00190BD9" w:rsidRDefault="00190BD9" w:rsidP="00190BD9">
      <w:pPr>
        <w:pStyle w:val="EndNoteBibliography"/>
        <w:spacing w:after="0"/>
      </w:pPr>
      <w:r w:rsidRPr="00190BD9">
        <w:t>3.</w:t>
      </w:r>
      <w:r w:rsidRPr="00190BD9">
        <w:tab/>
        <w:t xml:space="preserve">Lindroos M, Kupari M, Heikkila J, Tilvis R. Prevalence of aortic valve abnormalities in the elderly: an echocardiographic study of a random population sample. </w:t>
      </w:r>
      <w:r w:rsidRPr="00190BD9">
        <w:rPr>
          <w:i/>
        </w:rPr>
        <w:t>J Am Coll Cardiol</w:t>
      </w:r>
      <w:r w:rsidRPr="00190BD9">
        <w:t xml:space="preserve"> 1993; </w:t>
      </w:r>
      <w:r w:rsidRPr="00190BD9">
        <w:rPr>
          <w:b/>
        </w:rPr>
        <w:t>21</w:t>
      </w:r>
      <w:r w:rsidRPr="00190BD9">
        <w:t>(5): 1220-5.</w:t>
      </w:r>
    </w:p>
    <w:p w14:paraId="4A13C080" w14:textId="77777777" w:rsidR="00190BD9" w:rsidRPr="00190BD9" w:rsidRDefault="00190BD9" w:rsidP="00190BD9">
      <w:pPr>
        <w:pStyle w:val="EndNoteBibliography"/>
        <w:spacing w:after="0"/>
      </w:pPr>
      <w:r w:rsidRPr="00190BD9">
        <w:t>4.</w:t>
      </w:r>
      <w:r w:rsidRPr="00190BD9">
        <w:tab/>
        <w:t xml:space="preserve">Hughes AD, Park C, Ramakrishnan A, Mayet J, Chaturvedi N, Parker KH. Feasibility of Estimation of Aortic Wave Intensity Using Non-invasive Pressure Recordings in the Absence of Flow Velocity in Man. </w:t>
      </w:r>
      <w:r w:rsidRPr="00190BD9">
        <w:rPr>
          <w:i/>
        </w:rPr>
        <w:t>Front Physiol</w:t>
      </w:r>
      <w:r w:rsidRPr="00190BD9">
        <w:t xml:space="preserve"> 2020; </w:t>
      </w:r>
      <w:r w:rsidRPr="00190BD9">
        <w:rPr>
          <w:b/>
        </w:rPr>
        <w:t>11</w:t>
      </w:r>
      <w:r w:rsidRPr="00190BD9">
        <w:t>: 550.</w:t>
      </w:r>
    </w:p>
    <w:p w14:paraId="32F27D04" w14:textId="77777777" w:rsidR="00190BD9" w:rsidRPr="00190BD9" w:rsidRDefault="00190BD9" w:rsidP="00190BD9">
      <w:pPr>
        <w:pStyle w:val="EndNoteBibliography"/>
        <w:spacing w:after="0"/>
      </w:pPr>
      <w:r w:rsidRPr="00190BD9">
        <w:t>5.</w:t>
      </w:r>
      <w:r w:rsidRPr="00190BD9">
        <w:tab/>
        <w:t xml:space="preserve">Westerhof N, Westerhof BE. The reservoir wave paradigm discussion. </w:t>
      </w:r>
      <w:r w:rsidRPr="00190BD9">
        <w:rPr>
          <w:i/>
        </w:rPr>
        <w:t>J Hypertens</w:t>
      </w:r>
      <w:r w:rsidRPr="00190BD9">
        <w:t xml:space="preserve"> 2015; </w:t>
      </w:r>
      <w:r w:rsidRPr="00190BD9">
        <w:rPr>
          <w:b/>
        </w:rPr>
        <w:t>33</w:t>
      </w:r>
      <w:r w:rsidRPr="00190BD9">
        <w:t>(3): 458-60.</w:t>
      </w:r>
    </w:p>
    <w:p w14:paraId="63BDDE2F" w14:textId="77777777" w:rsidR="00190BD9" w:rsidRPr="00190BD9" w:rsidRDefault="00190BD9" w:rsidP="00190BD9">
      <w:pPr>
        <w:pStyle w:val="EndNoteBibliography"/>
        <w:spacing w:after="0"/>
      </w:pPr>
      <w:r w:rsidRPr="00190BD9">
        <w:t>6.</w:t>
      </w:r>
      <w:r w:rsidRPr="00190BD9">
        <w:tab/>
        <w:t xml:space="preserve">Wang JJ, O'Brien AB, Shrive NG, Parker KH, Tyberg JV. Time-domain representation of ventricular-arterial coupling as a windkessel and wave system. </w:t>
      </w:r>
      <w:r w:rsidRPr="00190BD9">
        <w:rPr>
          <w:i/>
        </w:rPr>
        <w:t>Am J Physiol Heart Circ Physiol</w:t>
      </w:r>
      <w:r w:rsidRPr="00190BD9">
        <w:t xml:space="preserve"> 2003; </w:t>
      </w:r>
      <w:r w:rsidRPr="00190BD9">
        <w:rPr>
          <w:b/>
        </w:rPr>
        <w:t>284</w:t>
      </w:r>
      <w:r w:rsidRPr="00190BD9">
        <w:t>(4): H1358-68.</w:t>
      </w:r>
    </w:p>
    <w:p w14:paraId="00464CC1" w14:textId="77777777" w:rsidR="00190BD9" w:rsidRPr="00190BD9" w:rsidRDefault="00190BD9" w:rsidP="00190BD9">
      <w:pPr>
        <w:pStyle w:val="EndNoteBibliography"/>
      </w:pPr>
      <w:r w:rsidRPr="00190BD9">
        <w:t>7.</w:t>
      </w:r>
      <w:r w:rsidRPr="00190BD9">
        <w:tab/>
        <w:t xml:space="preserve">Hametner B, Wassertheurer S, Kropf J, et al. Wave reflection quantification based on pressure waveforms alone--methods, comparison, and clinical covariates. </w:t>
      </w:r>
      <w:r w:rsidRPr="00190BD9">
        <w:rPr>
          <w:i/>
        </w:rPr>
        <w:t>Comput Meth Prog Bio</w:t>
      </w:r>
      <w:r w:rsidRPr="00190BD9">
        <w:t xml:space="preserve"> 2013; </w:t>
      </w:r>
      <w:r w:rsidRPr="00190BD9">
        <w:rPr>
          <w:b/>
        </w:rPr>
        <w:t>109</w:t>
      </w:r>
      <w:r w:rsidRPr="00190BD9">
        <w:t>(3): 250-9.</w:t>
      </w:r>
    </w:p>
    <w:p w14:paraId="4709C85A" w14:textId="074BC161" w:rsidR="00B31453" w:rsidRDefault="003B5F3D" w:rsidP="003B5F3D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 w:rsidRPr="00CE6D1F">
        <w:fldChar w:fldCharType="end"/>
      </w:r>
      <w:r w:rsidR="00B31453">
        <w:br w:type="page"/>
      </w:r>
    </w:p>
    <w:p w14:paraId="1BF1669D" w14:textId="7A4201B0" w:rsidR="00B71DE2" w:rsidRDefault="003B5F3D" w:rsidP="00485445">
      <w:pPr>
        <w:pStyle w:val="Heading1"/>
      </w:pPr>
      <w:bookmarkStart w:id="10" w:name="_Toc166072589"/>
      <w:r>
        <w:lastRenderedPageBreak/>
        <w:t xml:space="preserve">Appendix 1: </w:t>
      </w:r>
      <w:r w:rsidR="00B71DE2" w:rsidRPr="00CE6D1F">
        <w:t>Data dictionary</w:t>
      </w:r>
      <w:bookmarkEnd w:id="10"/>
    </w:p>
    <w:p w14:paraId="2D06EA61" w14:textId="45558D36" w:rsidR="00A65850" w:rsidRPr="00A65850" w:rsidRDefault="00A65850" w:rsidP="00A65850">
      <w:r>
        <w:t>Unless stated otherwise all results refer to aortic pressure</w:t>
      </w:r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76"/>
        <w:gridCol w:w="3698"/>
        <w:gridCol w:w="2532"/>
        <w:gridCol w:w="1554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A65850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182442A9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file</w:t>
            </w:r>
            <w:proofErr w:type="spellEnd"/>
          </w:p>
        </w:tc>
        <w:tc>
          <w:tcPr>
            <w:tcW w:w="3737" w:type="dxa"/>
          </w:tcPr>
          <w:p w14:paraId="553D8D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198DC31C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12EC6A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A65850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1658E290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basbp</w:t>
            </w:r>
            <w:proofErr w:type="spellEnd"/>
          </w:p>
        </w:tc>
        <w:tc>
          <w:tcPr>
            <w:tcW w:w="3737" w:type="dxa"/>
          </w:tcPr>
          <w:p w14:paraId="6437AEA7" w14:textId="54EF7E4A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pressure (systolic pressure)</w:t>
            </w:r>
          </w:p>
        </w:tc>
        <w:tc>
          <w:tcPr>
            <w:tcW w:w="2551" w:type="dxa"/>
          </w:tcPr>
          <w:p w14:paraId="47341F9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0</w:t>
            </w:r>
          </w:p>
        </w:tc>
        <w:tc>
          <w:tcPr>
            <w:tcW w:w="1560" w:type="dxa"/>
          </w:tcPr>
          <w:p w14:paraId="35AC1B40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5775C0EA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basbp</w:t>
            </w:r>
            <w:proofErr w:type="spellEnd"/>
          </w:p>
        </w:tc>
        <w:tc>
          <w:tcPr>
            <w:tcW w:w="3737" w:type="dxa"/>
          </w:tcPr>
          <w:p w14:paraId="1A2EC87B" w14:textId="538997F6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(systolic) pressure</w:t>
            </w:r>
          </w:p>
        </w:tc>
        <w:tc>
          <w:tcPr>
            <w:tcW w:w="2551" w:type="dxa"/>
          </w:tcPr>
          <w:p w14:paraId="0FCDE3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30F124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inp</w:t>
            </w:r>
            <w:proofErr w:type="spellEnd"/>
          </w:p>
        </w:tc>
        <w:tc>
          <w:tcPr>
            <w:tcW w:w="3737" w:type="dxa"/>
          </w:tcPr>
          <w:p w14:paraId="1DE427AE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02223A5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</w:t>
            </w:r>
            <w:proofErr w:type="spellEnd"/>
          </w:p>
        </w:tc>
        <w:tc>
          <w:tcPr>
            <w:tcW w:w="3737" w:type="dxa"/>
          </w:tcPr>
          <w:p w14:paraId="06329089" w14:textId="025D8BBF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Integral of </w:t>
            </w:r>
            <w:r>
              <w:rPr>
                <w:sz w:val="22"/>
              </w:rPr>
              <w:t xml:space="preserve">aortic </w:t>
            </w:r>
            <w:r w:rsidRPr="00CE6D1F">
              <w:rPr>
                <w:sz w:val="22"/>
              </w:rPr>
              <w:t>reservoir pressure</w:t>
            </w:r>
          </w:p>
        </w:tc>
        <w:tc>
          <w:tcPr>
            <w:tcW w:w="2551" w:type="dxa"/>
          </w:tcPr>
          <w:p w14:paraId="5CDF8EB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69A0714C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pr</w:t>
            </w:r>
            <w:proofErr w:type="spellEnd"/>
          </w:p>
        </w:tc>
        <w:tc>
          <w:tcPr>
            <w:tcW w:w="3737" w:type="dxa"/>
          </w:tcPr>
          <w:p w14:paraId="0422091C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40766BE3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pr</w:t>
            </w:r>
            <w:proofErr w:type="spellEnd"/>
          </w:p>
        </w:tc>
        <w:tc>
          <w:tcPr>
            <w:tcW w:w="3737" w:type="dxa"/>
          </w:tcPr>
          <w:p w14:paraId="2566784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4BDEAF9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lessdbp</w:t>
            </w:r>
            <w:proofErr w:type="spellEnd"/>
          </w:p>
        </w:tc>
        <w:tc>
          <w:tcPr>
            <w:tcW w:w="3737" w:type="dxa"/>
          </w:tcPr>
          <w:p w14:paraId="6FCEC31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5E6C34BD" w:rsidR="00A65850" w:rsidRPr="00CE6D1F" w:rsidRDefault="00A65850" w:rsidP="00A65850">
            <w:pPr>
              <w:rPr>
                <w:sz w:val="22"/>
              </w:rPr>
            </w:pPr>
            <w:r w:rsidRPr="009A2D2A">
              <w:t>date</w:t>
            </w:r>
          </w:p>
        </w:tc>
        <w:tc>
          <w:tcPr>
            <w:tcW w:w="3737" w:type="dxa"/>
          </w:tcPr>
          <w:p w14:paraId="53AE478C" w14:textId="7DDFFF31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date</w:t>
            </w:r>
            <w:r w:rsidR="00D54FF5">
              <w:rPr>
                <w:sz w:val="22"/>
              </w:rPr>
              <w:t xml:space="preserve"> string</w:t>
            </w:r>
          </w:p>
        </w:tc>
        <w:tc>
          <w:tcPr>
            <w:tcW w:w="2551" w:type="dxa"/>
          </w:tcPr>
          <w:p w14:paraId="5FFB9668" w14:textId="7A3FD51F" w:rsidR="00A65850" w:rsidRPr="00CE6D1F" w:rsidRDefault="0097611B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97611B">
              <w:rPr>
                <w:sz w:val="22"/>
              </w:rPr>
              <w:t>2021-05-06T12:32:27</w:t>
            </w:r>
          </w:p>
        </w:tc>
        <w:tc>
          <w:tcPr>
            <w:tcW w:w="1560" w:type="dxa"/>
          </w:tcPr>
          <w:p w14:paraId="51C5F7BC" w14:textId="18E77C08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</w:tr>
      <w:tr w:rsidR="00A65850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6A7987B1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sam_rate</w:t>
            </w:r>
            <w:proofErr w:type="spellEnd"/>
          </w:p>
        </w:tc>
        <w:tc>
          <w:tcPr>
            <w:tcW w:w="3737" w:type="dxa"/>
          </w:tcPr>
          <w:p w14:paraId="1BFA631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A65850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5DD27D6F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xsp</w:t>
            </w:r>
            <w:proofErr w:type="spellEnd"/>
          </w:p>
        </w:tc>
        <w:tc>
          <w:tcPr>
            <w:tcW w:w="3737" w:type="dxa"/>
          </w:tcPr>
          <w:p w14:paraId="0090D5E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2D4D596D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xsp</w:t>
            </w:r>
            <w:proofErr w:type="spellEnd"/>
          </w:p>
        </w:tc>
        <w:tc>
          <w:tcPr>
            <w:tcW w:w="3737" w:type="dxa"/>
          </w:tcPr>
          <w:p w14:paraId="4FACEEC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5989B7BE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xsp</w:t>
            </w:r>
            <w:proofErr w:type="spellEnd"/>
          </w:p>
        </w:tc>
        <w:tc>
          <w:tcPr>
            <w:tcW w:w="3737" w:type="dxa"/>
          </w:tcPr>
          <w:p w14:paraId="6DB31C4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n</w:t>
            </w:r>
            <w:proofErr w:type="spellEnd"/>
          </w:p>
        </w:tc>
        <w:tc>
          <w:tcPr>
            <w:tcW w:w="3737" w:type="dxa"/>
          </w:tcPr>
          <w:p w14:paraId="582927B2" w14:textId="25E3C0C3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</w:t>
            </w:r>
            <w:proofErr w:type="spellStart"/>
            <w:r w:rsidRPr="00CE6D1F">
              <w:rPr>
                <w:sz w:val="22"/>
              </w:rPr>
              <w:t>dp</w:t>
            </w:r>
            <w:proofErr w:type="spellEnd"/>
            <w:r w:rsidRPr="00CE6D1F">
              <w:rPr>
                <w:sz w:val="22"/>
              </w:rPr>
              <w:t xml:space="preserve">/dt (nominal </w:t>
            </w:r>
            <w:r w:rsidR="00A65850">
              <w:rPr>
                <w:sz w:val="22"/>
              </w:rPr>
              <w:t>start of diastole</w:t>
            </w:r>
            <w:r w:rsidRPr="00CE6D1F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inf</w:t>
            </w:r>
            <w:proofErr w:type="spellEnd"/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  <w:proofErr w:type="spellEnd"/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n</w:t>
            </w:r>
            <w:proofErr w:type="spellEnd"/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a</w:t>
            </w:r>
            <w:proofErr w:type="spellEnd"/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b</w:t>
            </w:r>
            <w:proofErr w:type="spellEnd"/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rsq</w:t>
            </w:r>
            <w:proofErr w:type="spellEnd"/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  <w:proofErr w:type="spellEnd"/>
          </w:p>
        </w:tc>
        <w:tc>
          <w:tcPr>
            <w:tcW w:w="3737" w:type="dxa"/>
          </w:tcPr>
          <w:p w14:paraId="70A645A0" w14:textId="7A08114A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A65850">
              <w:rPr>
                <w:sz w:val="22"/>
              </w:rPr>
              <w:t xml:space="preserve"> with data</w:t>
            </w:r>
            <w:r w:rsidR="001E64A9" w:rsidRPr="00CE6D1F">
              <w:rPr>
                <w:rStyle w:val="FootnoteReference"/>
                <w:sz w:val="22"/>
              </w:rPr>
              <w:footnoteReference w:id="2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version</w:t>
            </w:r>
            <w:proofErr w:type="spellEnd"/>
          </w:p>
        </w:tc>
        <w:tc>
          <w:tcPr>
            <w:tcW w:w="3737" w:type="dxa"/>
          </w:tcPr>
          <w:p w14:paraId="5D317407" w14:textId="2D66AF2A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kreservoir</w:t>
            </w:r>
            <w:proofErr w:type="spellEnd"/>
            <w:r w:rsidRPr="00CE6D1F">
              <w:rPr>
                <w:sz w:val="22"/>
              </w:rPr>
              <w:t xml:space="preserve">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  <w:r w:rsidR="00A65850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sdsbp_mmhg</w:t>
            </w:r>
            <w:proofErr w:type="spellEnd"/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  <w:proofErr w:type="spellEnd"/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  <w:proofErr w:type="spellEnd"/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gramStart"/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proofErr w:type="gramEnd"/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rs_valid</w:t>
            </w:r>
            <w:proofErr w:type="spellEnd"/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  <w:proofErr w:type="spellEnd"/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</w:t>
            </w:r>
            <w:proofErr w:type="spellStart"/>
            <w:r w:rsidR="00CF23CD">
              <w:rPr>
                <w:sz w:val="22"/>
              </w:rPr>
              <w:t>Pf</w:t>
            </w:r>
            <w:proofErr w:type="spellEnd"/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  <w:proofErr w:type="spellEnd"/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lastRenderedPageBreak/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3171FD7D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i</w:t>
            </w:r>
            <w:proofErr w:type="spellEnd"/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t</w:t>
            </w:r>
            <w:proofErr w:type="spellEnd"/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a</w:t>
            </w:r>
            <w:proofErr w:type="spellEnd"/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446D4A68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wri</w:t>
            </w:r>
            <w:proofErr w:type="spellEnd"/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5AF2FD15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rhoc</w:t>
            </w:r>
            <w:proofErr w:type="spellEnd"/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  <w:tr w:rsidR="003D3255" w:rsidRPr="00CE6D1F" w14:paraId="2661D490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3A344036" w14:textId="19736DBB" w:rsidR="003D3255" w:rsidRPr="00C06834" w:rsidRDefault="003D3255" w:rsidP="003D3255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aosevr</w:t>
            </w:r>
            <w:proofErr w:type="spellEnd"/>
          </w:p>
        </w:tc>
        <w:tc>
          <w:tcPr>
            <w:tcW w:w="3737" w:type="dxa"/>
          </w:tcPr>
          <w:p w14:paraId="019030C9" w14:textId="620AD7DD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aortic pressure</w:t>
            </w:r>
          </w:p>
        </w:tc>
        <w:tc>
          <w:tcPr>
            <w:tcW w:w="2551" w:type="dxa"/>
          </w:tcPr>
          <w:p w14:paraId="13AC4858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36009B9" w14:textId="528C8D3F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5675B25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D48D3A1" w14:textId="43DCDE07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asevr</w:t>
            </w:r>
            <w:proofErr w:type="spellEnd"/>
          </w:p>
        </w:tc>
        <w:tc>
          <w:tcPr>
            <w:tcW w:w="3737" w:type="dxa"/>
          </w:tcPr>
          <w:p w14:paraId="7DEBAD3D" w14:textId="6C78D66F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brachial pressure</w:t>
            </w:r>
          </w:p>
        </w:tc>
        <w:tc>
          <w:tcPr>
            <w:tcW w:w="2551" w:type="dxa"/>
          </w:tcPr>
          <w:p w14:paraId="5561F0A0" w14:textId="77777777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9590085" w14:textId="06CEC849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751A7986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7782BE84" w14:textId="04356C71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quality</w:t>
            </w:r>
            <w:proofErr w:type="spellEnd"/>
          </w:p>
        </w:tc>
        <w:tc>
          <w:tcPr>
            <w:tcW w:w="3737" w:type="dxa"/>
          </w:tcPr>
          <w:p w14:paraId="6DD3BB6C" w14:textId="6CA1AC79" w:rsidR="003D3255" w:rsidRDefault="003D3255" w:rsidP="003D32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Poor; Acceptable; Good; Excellent</w:t>
            </w:r>
          </w:p>
        </w:tc>
        <w:tc>
          <w:tcPr>
            <w:tcW w:w="2551" w:type="dxa"/>
          </w:tcPr>
          <w:p w14:paraId="6ECA069B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76C698F" w14:textId="1ED74CCC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</w:tbl>
    <w:p w14:paraId="36546396" w14:textId="79721B7F" w:rsidR="000B22E6" w:rsidRPr="00CE6D1F" w:rsidRDefault="000B22E6" w:rsidP="00DF727A"/>
    <w:sectPr w:rsidR="000B22E6" w:rsidRPr="00CE6D1F" w:rsidSect="00172F63">
      <w:footerReference w:type="default" r:id="rId14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7F87889" w14:textId="77777777" w:rsidR="00F77AA5" w:rsidRDefault="00F77AA5" w:rsidP="00925BCA">
      <w:pPr>
        <w:spacing w:after="0" w:line="240" w:lineRule="auto"/>
      </w:pPr>
      <w:r>
        <w:separator/>
      </w:r>
    </w:p>
  </w:endnote>
  <w:endnote w:type="continuationSeparator" w:id="0">
    <w:p w14:paraId="1A1B7096" w14:textId="77777777" w:rsidR="00F77AA5" w:rsidRDefault="00F77AA5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Nova">
    <w:charset w:val="00"/>
    <w:family w:val="swiss"/>
    <w:pitch w:val="variable"/>
    <w:sig w:usb0="0000028F" w:usb1="00000002" w:usb2="00000000" w:usb3="00000000" w:csb0="0000019F" w:csb1="00000000"/>
  </w:font>
  <w:font w:name="Roboto">
    <w:panose1 w:val="02000000000000000000"/>
    <w:charset w:val="00"/>
    <w:family w:val="auto"/>
    <w:pitch w:val="variable"/>
    <w:sig w:usb0="E0000AFF" w:usb1="5000217F" w:usb2="00000021" w:usb3="00000000" w:csb0="0000019F" w:csb1="00000000"/>
  </w:font>
  <w:font w:name="Roboto Light">
    <w:altName w:val="Arial"/>
    <w:panose1 w:val="02000000000000000000"/>
    <w:charset w:val="00"/>
    <w:family w:val="auto"/>
    <w:pitch w:val="variable"/>
    <w:sig w:usb0="E0000AFF" w:usb1="5000217F" w:usb2="00000021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Euclid Symbol">
    <w:altName w:val="Symbol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65D7DF92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A37CC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D51ABA3" w14:textId="77777777" w:rsidR="00F77AA5" w:rsidRDefault="00F77AA5" w:rsidP="00925BCA">
      <w:pPr>
        <w:spacing w:after="0" w:line="240" w:lineRule="auto"/>
      </w:pPr>
      <w:r>
        <w:separator/>
      </w:r>
    </w:p>
  </w:footnote>
  <w:footnote w:type="continuationSeparator" w:id="0">
    <w:p w14:paraId="378D214C" w14:textId="77777777" w:rsidR="00F77AA5" w:rsidRDefault="00F77AA5" w:rsidP="00925BCA">
      <w:pPr>
        <w:spacing w:after="0" w:line="240" w:lineRule="auto"/>
      </w:pPr>
      <w:r>
        <w:continuationSeparator/>
      </w:r>
    </w:p>
  </w:footnote>
  <w:footnote w:id="1">
    <w:p w14:paraId="2994EC0E" w14:textId="4742AE1E" w:rsidR="00C745B3" w:rsidRDefault="00C745B3">
      <w:pPr>
        <w:pStyle w:val="FootnoteText"/>
      </w:pPr>
      <w:r>
        <w:rPr>
          <w:rStyle w:val="FootnoteReference"/>
        </w:rPr>
        <w:footnoteRef/>
      </w:r>
      <w:r>
        <w:t xml:space="preserve"> The location of this folder can be changed by editing the script</w:t>
      </w:r>
      <w:r w:rsidR="00A65850">
        <w:t xml:space="preserve"> or</w:t>
      </w:r>
      <w:r w:rsidR="00951DB5">
        <w:t xml:space="preserve"> files in another directory can be chosen </w:t>
      </w:r>
      <w:r w:rsidR="00A65850">
        <w:t>using a dialog box</w:t>
      </w:r>
      <w:r w:rsidR="00951DB5">
        <w:t xml:space="preserve"> if </w:t>
      </w:r>
      <w:r w:rsidR="002F3244">
        <w:t>D</w:t>
      </w:r>
      <w:r w:rsidR="00951DB5">
        <w:t>:\BPPdata doesn’t exist</w:t>
      </w:r>
      <w:r>
        <w:t>.</w:t>
      </w:r>
    </w:p>
  </w:footnote>
  <w:footnote w:id="2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 xml:space="preserve">0 </w:t>
      </w:r>
      <w:proofErr w:type="gramStart"/>
      <w:r w:rsidRPr="001E64A9">
        <w:t>=  ok</w:t>
      </w:r>
      <w:proofErr w:type="gramEnd"/>
      <w:r w:rsidRPr="001E64A9">
        <w:t xml:space="preserve">; 1 =  </w:t>
      </w:r>
      <w:proofErr w:type="spellStart"/>
      <w:r w:rsidRPr="001E64A9">
        <w:t>Pinf</w:t>
      </w:r>
      <w:proofErr w:type="spellEnd"/>
      <w:r w:rsidRPr="001E64A9">
        <w:t xml:space="preserve"> &gt; diastolic pressure; 2 = rate constant b &lt; 0; 3 = time of maximum reservoir pressure &gt; end of systol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A0E12D3"/>
    <w:multiLevelType w:val="hybridMultilevel"/>
    <w:tmpl w:val="D79035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69117E3"/>
    <w:multiLevelType w:val="hybridMultilevel"/>
    <w:tmpl w:val="21B22D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94807163">
    <w:abstractNumId w:val="1"/>
  </w:num>
  <w:num w:numId="2" w16cid:durableId="125640480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33535&lt;/item&gt;&lt;item&gt;34673&lt;/item&gt;&lt;item&gt;38061&lt;/item&gt;&lt;item&gt;41094&lt;/item&gt;&lt;item&gt;46203&lt;/item&gt;&lt;item&gt;51786&lt;/item&gt;&lt;/record-ids&gt;&lt;/item&gt;&lt;/Libraries&gt;"/>
  </w:docVars>
  <w:rsids>
    <w:rsidRoot w:val="000B22E6"/>
    <w:rsid w:val="00004015"/>
    <w:rsid w:val="000048BD"/>
    <w:rsid w:val="00022F67"/>
    <w:rsid w:val="0002481F"/>
    <w:rsid w:val="00025F83"/>
    <w:rsid w:val="00040781"/>
    <w:rsid w:val="00044CFB"/>
    <w:rsid w:val="00054F2E"/>
    <w:rsid w:val="000550C4"/>
    <w:rsid w:val="00061F89"/>
    <w:rsid w:val="0007073C"/>
    <w:rsid w:val="00071AAA"/>
    <w:rsid w:val="00090FE2"/>
    <w:rsid w:val="000A1C7B"/>
    <w:rsid w:val="000A427B"/>
    <w:rsid w:val="000B137C"/>
    <w:rsid w:val="000B22E6"/>
    <w:rsid w:val="000B2D56"/>
    <w:rsid w:val="000B31BB"/>
    <w:rsid w:val="000B719F"/>
    <w:rsid w:val="000D02AF"/>
    <w:rsid w:val="000D563A"/>
    <w:rsid w:val="000D7077"/>
    <w:rsid w:val="00107205"/>
    <w:rsid w:val="001248C1"/>
    <w:rsid w:val="00147C43"/>
    <w:rsid w:val="001652E5"/>
    <w:rsid w:val="00172F63"/>
    <w:rsid w:val="00181000"/>
    <w:rsid w:val="00190BD9"/>
    <w:rsid w:val="001A1AC0"/>
    <w:rsid w:val="001A76D4"/>
    <w:rsid w:val="001E64A9"/>
    <w:rsid w:val="001F7FCB"/>
    <w:rsid w:val="00214333"/>
    <w:rsid w:val="00217A9A"/>
    <w:rsid w:val="0022450D"/>
    <w:rsid w:val="002479EE"/>
    <w:rsid w:val="002708A8"/>
    <w:rsid w:val="002710B3"/>
    <w:rsid w:val="00287144"/>
    <w:rsid w:val="002A657F"/>
    <w:rsid w:val="002C2742"/>
    <w:rsid w:val="002D2AB8"/>
    <w:rsid w:val="002E1633"/>
    <w:rsid w:val="002F3244"/>
    <w:rsid w:val="003146AA"/>
    <w:rsid w:val="00320D1B"/>
    <w:rsid w:val="0032769C"/>
    <w:rsid w:val="00336CEE"/>
    <w:rsid w:val="00342793"/>
    <w:rsid w:val="00390E2D"/>
    <w:rsid w:val="003B01F4"/>
    <w:rsid w:val="003B5F3D"/>
    <w:rsid w:val="003D02F4"/>
    <w:rsid w:val="003D3255"/>
    <w:rsid w:val="003F71BE"/>
    <w:rsid w:val="00414A77"/>
    <w:rsid w:val="00441167"/>
    <w:rsid w:val="00457520"/>
    <w:rsid w:val="00485445"/>
    <w:rsid w:val="00497B74"/>
    <w:rsid w:val="004A1842"/>
    <w:rsid w:val="004A20B2"/>
    <w:rsid w:val="004A50D9"/>
    <w:rsid w:val="004B2FEE"/>
    <w:rsid w:val="004B3467"/>
    <w:rsid w:val="004C2F66"/>
    <w:rsid w:val="004C77D9"/>
    <w:rsid w:val="0054517A"/>
    <w:rsid w:val="005552C3"/>
    <w:rsid w:val="00557A64"/>
    <w:rsid w:val="00581C86"/>
    <w:rsid w:val="00595CFF"/>
    <w:rsid w:val="00596BE4"/>
    <w:rsid w:val="005E038D"/>
    <w:rsid w:val="005F5076"/>
    <w:rsid w:val="006001F0"/>
    <w:rsid w:val="00601C45"/>
    <w:rsid w:val="006243CF"/>
    <w:rsid w:val="00624DA4"/>
    <w:rsid w:val="00637717"/>
    <w:rsid w:val="00645922"/>
    <w:rsid w:val="006677A0"/>
    <w:rsid w:val="00691735"/>
    <w:rsid w:val="006B786B"/>
    <w:rsid w:val="006E1BC5"/>
    <w:rsid w:val="0070108F"/>
    <w:rsid w:val="007434CC"/>
    <w:rsid w:val="00782C79"/>
    <w:rsid w:val="007D0DD6"/>
    <w:rsid w:val="007E0098"/>
    <w:rsid w:val="007F4994"/>
    <w:rsid w:val="00840772"/>
    <w:rsid w:val="00844F41"/>
    <w:rsid w:val="00847E9E"/>
    <w:rsid w:val="00884D23"/>
    <w:rsid w:val="008B4428"/>
    <w:rsid w:val="008C68DE"/>
    <w:rsid w:val="008D7751"/>
    <w:rsid w:val="009036F2"/>
    <w:rsid w:val="00911B9A"/>
    <w:rsid w:val="00925BCA"/>
    <w:rsid w:val="00936994"/>
    <w:rsid w:val="00941E0D"/>
    <w:rsid w:val="00951DB5"/>
    <w:rsid w:val="00954DF3"/>
    <w:rsid w:val="00957934"/>
    <w:rsid w:val="0097611B"/>
    <w:rsid w:val="009B0FAE"/>
    <w:rsid w:val="009D2E83"/>
    <w:rsid w:val="009F1851"/>
    <w:rsid w:val="00A1198C"/>
    <w:rsid w:val="00A26C31"/>
    <w:rsid w:val="00A65850"/>
    <w:rsid w:val="00AD4DA2"/>
    <w:rsid w:val="00B038A2"/>
    <w:rsid w:val="00B12BAD"/>
    <w:rsid w:val="00B27A20"/>
    <w:rsid w:val="00B30660"/>
    <w:rsid w:val="00B31453"/>
    <w:rsid w:val="00B34305"/>
    <w:rsid w:val="00B357AE"/>
    <w:rsid w:val="00B52FE2"/>
    <w:rsid w:val="00B71DE2"/>
    <w:rsid w:val="00B73095"/>
    <w:rsid w:val="00B76AC3"/>
    <w:rsid w:val="00B907C1"/>
    <w:rsid w:val="00BA37CC"/>
    <w:rsid w:val="00BB774C"/>
    <w:rsid w:val="00BD179C"/>
    <w:rsid w:val="00BD3AE2"/>
    <w:rsid w:val="00BE1047"/>
    <w:rsid w:val="00BE30EF"/>
    <w:rsid w:val="00BF0F86"/>
    <w:rsid w:val="00C01A65"/>
    <w:rsid w:val="00C02569"/>
    <w:rsid w:val="00C03EDD"/>
    <w:rsid w:val="00C06834"/>
    <w:rsid w:val="00C126EA"/>
    <w:rsid w:val="00C13A59"/>
    <w:rsid w:val="00C2060C"/>
    <w:rsid w:val="00C32052"/>
    <w:rsid w:val="00C55898"/>
    <w:rsid w:val="00C745B3"/>
    <w:rsid w:val="00CA0897"/>
    <w:rsid w:val="00CC30CD"/>
    <w:rsid w:val="00CD5CF3"/>
    <w:rsid w:val="00CD70A9"/>
    <w:rsid w:val="00CE6D1F"/>
    <w:rsid w:val="00CF23CD"/>
    <w:rsid w:val="00CF63B0"/>
    <w:rsid w:val="00D00269"/>
    <w:rsid w:val="00D3343A"/>
    <w:rsid w:val="00D54FF5"/>
    <w:rsid w:val="00D55B35"/>
    <w:rsid w:val="00D646CD"/>
    <w:rsid w:val="00D75288"/>
    <w:rsid w:val="00D82490"/>
    <w:rsid w:val="00DB1E32"/>
    <w:rsid w:val="00DC17B9"/>
    <w:rsid w:val="00DC3ED0"/>
    <w:rsid w:val="00DE46D6"/>
    <w:rsid w:val="00DF2B3B"/>
    <w:rsid w:val="00DF727A"/>
    <w:rsid w:val="00E01445"/>
    <w:rsid w:val="00E034FC"/>
    <w:rsid w:val="00E272B2"/>
    <w:rsid w:val="00E34610"/>
    <w:rsid w:val="00E53148"/>
    <w:rsid w:val="00E73260"/>
    <w:rsid w:val="00E91713"/>
    <w:rsid w:val="00ED36E3"/>
    <w:rsid w:val="00ED6868"/>
    <w:rsid w:val="00EF45EF"/>
    <w:rsid w:val="00F351FD"/>
    <w:rsid w:val="00F62E98"/>
    <w:rsid w:val="00F74C57"/>
    <w:rsid w:val="00F77AA5"/>
    <w:rsid w:val="00F9267C"/>
    <w:rsid w:val="00FA3D9B"/>
    <w:rsid w:val="00FE2F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485445"/>
    <w:pPr>
      <w:keepNext/>
      <w:keepLines/>
      <w:spacing w:after="120"/>
      <w:outlineLvl w:val="0"/>
    </w:pPr>
    <w:rPr>
      <w:rFonts w:ascii="Roboto" w:eastAsiaTheme="majorEastAsia" w:hAnsi="Roboto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B774C"/>
    <w:pPr>
      <w:outlineLvl w:val="1"/>
    </w:pPr>
    <w:rPr>
      <w:rFonts w:ascii="Roboto Light" w:eastAsia="Arial Nova" w:hAnsi="Roboto Light" w:cs="Times New Roman"/>
      <w:color w:val="C92B60"/>
      <w:sz w:val="28"/>
      <w:szCs w:val="36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485445"/>
    <w:rPr>
      <w:rFonts w:ascii="Roboto" w:eastAsiaTheme="majorEastAsia" w:hAnsi="Roboto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A6585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2708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BB774C"/>
    <w:rPr>
      <w:rFonts w:ascii="Roboto Light" w:eastAsia="Arial Nova" w:hAnsi="Roboto Light" w:cs="Times New Roman"/>
      <w:color w:val="C92B60"/>
      <w:sz w:val="28"/>
      <w:szCs w:val="36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8D7751"/>
    <w:pPr>
      <w:spacing w:after="100"/>
      <w:ind w:left="240"/>
    </w:pPr>
  </w:style>
  <w:style w:type="paragraph" w:customStyle="1" w:styleId="Figurelegend">
    <w:name w:val="Figure_legend"/>
    <w:basedOn w:val="Normal"/>
    <w:qFormat/>
    <w:rsid w:val="00061F89"/>
    <w:pPr>
      <w:spacing w:after="0" w:line="240" w:lineRule="auto"/>
      <w:jc w:val="center"/>
    </w:pPr>
    <w:rPr>
      <w:rFonts w:ascii="Courier New" w:hAnsi="Courier New" w:cs="Courier New"/>
      <w:i/>
    </w:rPr>
  </w:style>
  <w:style w:type="character" w:styleId="FollowedHyperlink">
    <w:name w:val="FollowedHyperlink"/>
    <w:basedOn w:val="DefaultParagraphFont"/>
    <w:uiPriority w:val="99"/>
    <w:semiHidden/>
    <w:unhideWhenUsed/>
    <w:rsid w:val="002479E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86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emf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github.com/adh30/Sphygmocor-Reservoir" TargetMode="Externa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4C6ACB423F566429AD18FC51721C088" ma:contentTypeVersion="18" ma:contentTypeDescription="Create a new document." ma:contentTypeScope="" ma:versionID="ac425b2512dd8db1f637d60ecd2da785">
  <xsd:schema xmlns:xsd="http://www.w3.org/2001/XMLSchema" xmlns:xs="http://www.w3.org/2001/XMLSchema" xmlns:p="http://schemas.microsoft.com/office/2006/metadata/properties" xmlns:ns3="fbf55dcd-4639-44ff-a973-cfea673ddb97" xmlns:ns4="cb1b40bb-8b49-480e-88ea-d51ea44f2142" targetNamespace="http://schemas.microsoft.com/office/2006/metadata/properties" ma:root="true" ma:fieldsID="70822d72d40d527218447528b4ff39ea" ns3:_="" ns4:_="">
    <xsd:import namespace="fbf55dcd-4639-44ff-a973-cfea673ddb97"/>
    <xsd:import namespace="cb1b40bb-8b49-480e-88ea-d51ea44f214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LengthInSeconds" minOccurs="0"/>
                <xsd:element ref="ns4:_activity" minOccurs="0"/>
                <xsd:element ref="ns4:MediaServiceObjectDetectorVersions" minOccurs="0"/>
                <xsd:element ref="ns4:MediaServiceSystemTags" minOccurs="0"/>
                <xsd:element ref="ns4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f55dcd-4639-44ff-a973-cfea673ddb9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1b40bb-8b49-480e-88ea-d51ea44f214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cb1b40bb-8b49-480e-88ea-d51ea44f2142" xsi:nil="true"/>
  </documentManagement>
</p:properties>
</file>

<file path=customXml/itemProps1.xml><?xml version="1.0" encoding="utf-8"?>
<ds:datastoreItem xmlns:ds="http://schemas.openxmlformats.org/officeDocument/2006/customXml" ds:itemID="{102FED63-FD1E-4761-A8C9-83ECBAA1EFE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BC8D7134-5FE2-4923-886F-F003D28F452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bf55dcd-4639-44ff-a973-cfea673ddb97"/>
    <ds:schemaRef ds:uri="cb1b40bb-8b49-480e-88ea-d51ea44f214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EEF33B45-D887-49A9-A16D-9B3A7B1470AD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11FA95DA-B8A3-4E02-9854-DF17D1A90B6A}">
  <ds:schemaRefs>
    <ds:schemaRef ds:uri="http://schemas.microsoft.com/office/2006/metadata/properties"/>
    <ds:schemaRef ds:uri="http://schemas.microsoft.com/office/infopath/2007/PartnerControls"/>
    <ds:schemaRef ds:uri="cb1b40bb-8b49-480e-88ea-d51ea44f2142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4</TotalTime>
  <Pages>9</Pages>
  <Words>1867</Words>
  <Characters>10646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Hughes, Alun</cp:lastModifiedBy>
  <cp:revision>79</cp:revision>
  <dcterms:created xsi:type="dcterms:W3CDTF">2024-04-11T19:12:00Z</dcterms:created>
  <dcterms:modified xsi:type="dcterms:W3CDTF">2024-08-26T18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ContentTypeId">
    <vt:lpwstr>0x01010034C6ACB423F566429AD18FC51721C088</vt:lpwstr>
  </property>
</Properties>
</file>